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81E4BD" w14:textId="77777777" w:rsidR="00F47232" w:rsidRPr="0097472E" w:rsidRDefault="00F47232" w:rsidP="00F47232">
      <w:pPr>
        <w:pStyle w:val="Heading1"/>
        <w:jc w:val="center"/>
        <w:rPr>
          <w:rFonts w:cs="Times New Roman"/>
          <w:b/>
          <w:bCs/>
          <w:color w:val="000000" w:themeColor="text1"/>
          <w:szCs w:val="24"/>
          <w:lang w:val="id-ID"/>
        </w:rPr>
      </w:pPr>
      <w:bookmarkStart w:id="0" w:name="_Toc140393254"/>
      <w:bookmarkStart w:id="1" w:name="_Hlk142333110"/>
      <w:r w:rsidRPr="0097472E">
        <w:rPr>
          <w:rFonts w:cs="Times New Roman"/>
          <w:b/>
          <w:bCs/>
          <w:color w:val="000000" w:themeColor="text1"/>
          <w:szCs w:val="24"/>
          <w:lang w:val="id-ID"/>
        </w:rPr>
        <w:t>DAFTAR PUSTAKA</w:t>
      </w:r>
      <w:bookmarkEnd w:id="0"/>
    </w:p>
    <w:p w14:paraId="1930F497" w14:textId="77777777" w:rsidR="00F47232" w:rsidRPr="0097472E" w:rsidRDefault="00F47232" w:rsidP="00F47232">
      <w:pPr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</w:p>
    <w:bookmarkStart w:id="2" w:name="_Hlk139507988"/>
    <w:p w14:paraId="0623F4BD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fldChar w:fldCharType="begin" w:fldLock="1"/>
      </w:r>
      <w:r w:rsidRPr="0097472E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instrText xml:space="preserve">ADDIN Mendeley Bibliography CSL_BIBLIOGRAPHY </w:instrText>
      </w:r>
      <w:r w:rsidRPr="0097472E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fldChar w:fldCharType="separate"/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Abidin, Z., &amp; Prabantarikso, R. M. (2021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Konsep dan Penerapan GCG Pada Lembaga BUMN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. CV Budi Utama.</w:t>
      </w:r>
    </w:p>
    <w:p w14:paraId="2C70ACC3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Amanah, K., &amp; Suyono, N. A. (2020). Pengaruh Profitabilitas, Mekanisme Bonus, Tunneling Incentive, Dan Debt Covenant Terhadap Transfer Pricing Dengan Tax Minimization Sebagai Variabel Moderasi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ournal of Economic, Business and Engineering (JEBE)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2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1), 1–13.</w:t>
      </w:r>
    </w:p>
    <w:p w14:paraId="79A06DDB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Amruddin, Wahyudi, I., Damanik, D., Purba, E., Umar, M., Ruswandi, W., Febrian, W. D., Putra, I. G. C., &amp; Yuliastuti, I. A. N. (2022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Metodologi Penelitian Manajemen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.</w:t>
      </w:r>
    </w:p>
    <w:p w14:paraId="1AA37388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bookmarkStart w:id="3" w:name="_Hlk139508535"/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Aryati, T., &amp; Harahap, C. D. (2021). Hubungan Antara Tunneling Incentive, Bonus Mechanism Dan Debt Convenant Terhadap Keputusan Transfer Pricing Dengan Tax Minimization Sebagai Pemoderasi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urnal Akuntansi Trisakti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8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1), 23–40.</w:t>
      </w:r>
    </w:p>
    <w:bookmarkEnd w:id="3"/>
    <w:p w14:paraId="0B93DD62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Ayem, S., &amp; Ningsih, R. ayu. (2021). Tax Minimization Sebagai Pemoderasi Pada Indikasi Praktik Transfer Pricing Yang Dipengaruhi Oleh Bonus Mechanism Dan Debt Convenant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Media Akuntansi Perpajakan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6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2), 75–93.</w:t>
      </w:r>
    </w:p>
    <w:p w14:paraId="42A0BC30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Ayshinta, P. J., Agustin, H., &amp; Afriyenti, M. (2019). Pengaruh Tunneling Incentive, Mekanisme Bonus Dan Exchange Rate Terhadap Keputusan Perusahaan Melakukan Transfer Pricing (Studi Pada Perusahaan Manufaktur Yang Terdaftar Di Bursa Efek Indonesia Tahun 2014 - 2017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urnal Eksplorasi Akuntansi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1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2), 572–588.</w:t>
      </w:r>
    </w:p>
    <w:p w14:paraId="2B605122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Azhar, A. H., &amp; Setiawan, M. A. (2021). Pengaruh Tunneling Incentive, Mekanisme Bonus, dan Leverage Terhadap Keputusan Perusahaan Melakukan Transfer Pricing: pada Perusahaan Manufaktur, Perkebunan, dan Pertambangan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urnal Eksplorasi Akuntansi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3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3), 687–704.</w:t>
      </w:r>
    </w:p>
    <w:p w14:paraId="29155B12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Badri, J., Das, N. A., &amp; Putra, Y. E. (2021). Pengaruh Minimalisasi Pajak, Mekanisme Bonus Kepemilikan Asing Terhadap Transfer Pricing Pada Perusahaan Manufaktur Multinasional Yang Terdaftar Di Bursa Efek Indonesia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urnal PROFITA: Akuntansi Dan Bisnis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2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1), 1–15.</w:t>
      </w:r>
    </w:p>
    <w:p w14:paraId="33539396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Djumena, E. (2014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Coca-Cola Diduga Akali Setoran Pajak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. KOMPAS.Com. https://amp.kompas.com/money/read/2014/06/13/1135319/coca-cola-diduga-akali-setoran-pajak. Diakses pada 23 Desember 2022</w:t>
      </w:r>
    </w:p>
    <w:p w14:paraId="2851B75D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bookmarkStart w:id="4" w:name="_Hlk139515327"/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Fauziah, F. (2017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Kesehatan Bank, Kebijakan Dividen dan Nilai Perusahaan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. RV Pustaka Horizon.</w:t>
      </w:r>
    </w:p>
    <w:bookmarkEnd w:id="4"/>
    <w:p w14:paraId="61F42467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</w:p>
    <w:p w14:paraId="6E257768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lastRenderedPageBreak/>
        <w:t xml:space="preserve">Funna, I. L. (2021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Tax Minimization Sebagai Pemoderasi Hubungan Antara Tunneling Incentive, Mekanisme Bonus, Debt Covenant, dan Intangible Asset Terhadap Transfer Pricing Pada Perusahaan Manufaktur Yang Terdaftar Di BEI Tahun 2017-2019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. Universitas Islam Negeri Sultan Syarif Kasim Riau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,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 Pekan Baru.</w:t>
      </w:r>
    </w:p>
    <w:p w14:paraId="2E62B184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Ghozali, I. (2018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Aplikasi Multivariate Dengan Program IBM SPSS 25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 (9th ed.). badan penerbit universitas diponegoro.</w:t>
      </w:r>
    </w:p>
    <w:p w14:paraId="1B40DB9D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Hartati, W., &amp; Desmiyati, J. (2015). Tax Minimization, Tunneling Incentive dan Mekanisme Bonus Terhadap Keputusan Transfer Pricing Seluruh Perusahaan yang Listing di Bursa Efek Indoneisa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urnal SNA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2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1), 31–37.</w:t>
      </w:r>
    </w:p>
    <w:p w14:paraId="2235D487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Hartika, W., &amp; Rahman, F. (2020). Pengaruh Beban Pajak dan Debt Covenant Terhadap Transfer Pricing Pada Perusahaan Manufaktur yang Terdaftar di Bursa Efek Indonesia Periode 2013-2017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urnal Riset Akuntansi Dan Keuangan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8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3), 551–558.</w:t>
      </w:r>
    </w:p>
    <w:p w14:paraId="06270541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Husna, N. . (2020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Pengaruh Pajak, Debt Convenant, Tunneling Incentive, Exchange Rate Dan Intangible Assets Terhadap Keputusan Transfer Pricing Pada Perusahaan Pertambangan Yang Terdaftar Di Bursa Efek Indonesia Tahun 2017-2019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. Universitas Pancasakti Tegal, Indonesia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.</w:t>
      </w:r>
    </w:p>
    <w:p w14:paraId="220149A9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Indonesia, M. K. R. (2015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Peratruran Menteri Keuangan Republik Indonesia Nomor 7/PMK.03/2015 Tentang Tata Cara Pembentukan dan Pelaksaan Kesepakatan Harga Transfer (Advance Pricing Aggrement)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2009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.</w:t>
      </w:r>
    </w:p>
    <w:p w14:paraId="267390F8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Indonesia, M. K. R. (2020). Peraturan Menteri Keuangan Republik Indonesia Nomor 22 Tahun 2020 Tentang Tata Cara Pelaksanaan Kesepakatan Harga Transfer (Advance Pricing Agreement). In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Peraturan Menteri Keuangan Republik Indonesia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 (pp. 1–98).</w:t>
      </w:r>
    </w:p>
    <w:p w14:paraId="3A8D32E4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Jensen, M. C., &amp; Meckling, W. H. (1976). Theory of the Firm: Managerial Behavior, Agency Cost and Ownership Structure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ournal of Financial Economics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3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4), 305–360.</w:t>
      </w:r>
    </w:p>
    <w:p w14:paraId="55E62287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Junaidi, A., &amp; Yuniarti. Zs, N. (2020). Pengaruh Pajak, Tunneling Incentive, Debt Covenant Dan Profitabilitas Terhadap Keputusan Melakukan Transfer Pricing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urnal Ilmiah Akuntansi, Manajemen Dan Ekonomi Islam (JAM-EKIS)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3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1), 31–44.</w:t>
      </w:r>
    </w:p>
    <w:p w14:paraId="78C77CBE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sz w:val="24"/>
          <w:szCs w:val="24"/>
          <w:lang w:val="id-ID"/>
        </w:rPr>
        <w:t>Lubis, A. S. (2015). Perbandingan Persentase tax ratio di Indoneisa dengan negara lain.</w:t>
      </w:r>
    </w:p>
    <w:p w14:paraId="18096DDA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Luthfi, A., Kasnelly, S., &amp; Hamid, A. (2022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Metodologi Penelitian Ekonomi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. PT Cendekia Mandiri.</w:t>
      </w:r>
    </w:p>
    <w:p w14:paraId="3CC7FC2B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</w:p>
    <w:p w14:paraId="5F21CB65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sz w:val="24"/>
          <w:szCs w:val="24"/>
          <w:lang w:val="id-ID"/>
        </w:rPr>
        <w:lastRenderedPageBreak/>
        <w:t>Mahmudi, H., &amp; Kusmuriyanto. (2014). Integritas Moral Wajib Pajak, Pemilihan Bentuk Badan Usaha, Dan Pengetahuan Tentang Perpajakan Terhadap Tindakan Penghindaran Pajak. Accounting Analysis Journal, 3(4), 524–532.</w:t>
      </w:r>
    </w:p>
    <w:p w14:paraId="2E84D05D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Mineri, M. F., &amp; Paramitha, M. (2021). Pengaruh Pajak, Tunneling Incentive, Mekanisme Bonus Dan Profitabilitas Terhadap Transfer Pricing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urnal Analisa Akuntansi Dan Perpajakan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5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1), 35–44.</w:t>
      </w:r>
    </w:p>
    <w:p w14:paraId="383A3E20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Mintorogo, A., &amp; Djaddang, S. (2019). Pengaruh Tunneling Incentive dan Debt Covenant Terhadap Transfer Pricing Yang Di Moderasi Oleh Tax Minimization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urnal Akuntansi Dan Auditing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16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1), 30–40.</w:t>
      </w:r>
    </w:p>
    <w:p w14:paraId="2D6E3043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Mispiyanti. (2015). Pengaruh Pajak , Tunneling Incentive dan Mekanisme Bonus Terhadap Keputusan Transfer Pricing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Program Studi Akuntansi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16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1), 62–73.</w:t>
      </w:r>
    </w:p>
    <w:p w14:paraId="773E3D9F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Mulyani, H. S., Prihartini, E., &amp; Sudirno, D. (2020). Analisis Keputusan Transfer Pricing Berdasarkan Pajak, Tunneling dan Exchange Rate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urnal Akuntansi Dan Pajak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20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2).</w:t>
      </w:r>
    </w:p>
    <w:p w14:paraId="29CF0150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Ningtyas, F., &amp; Mutmainah, K. (2022). Determinan Tax Haven, Bonus Scheme, Tunneling Incentive Dan Debt Covenant Terhadap Keputusan Perusahaan Untuk Melakukan Transfer Pricing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ournal of Economic, Business and Engineering (JEBE)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3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2), 193–207.</w:t>
      </w:r>
    </w:p>
    <w:p w14:paraId="057219FB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Nissa, Q. N., Supriyanto, J., &amp; Rusmanah, E. (2020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Pengaruh Pajak , Profitabilitas , Dan Exchange Rate Terhadap Transfer Pricing ( Studi Empiris Perusahaan Manufaktur Sub Sektor Makanan Dan Minuman Yang Terdaftar Di Bei Tahun 2015-2020 )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5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, Nissa, Q. N., Supriyanto, J., Rusmanah, E. (2020.</w:t>
      </w:r>
    </w:p>
    <w:p w14:paraId="055B6357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Nuradila, R. F., &amp; Wibowo, R. A. (2018). Tax Minimization sebagai Pemoderasi Hubungan antara Tunneling Incentive, Bonus Mechanism dan Debt Covenant dengan Keputusan Transer Pricing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ournal of Islamic Finance and Accounting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1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1).</w:t>
      </w:r>
    </w:p>
    <w:p w14:paraId="1DFEBA14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Pramana, A. H., &amp; Laksito, H. (2014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Pengaruh Pajak,Bonus Plan, Tunneling Incentive dan Debt Covenant Terhadap Keputusan Perusahaan untuk Melakukan Transfer Pricing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 (Vols. 1–40). Skripsi. Jurusan Akuntansi Fakultas Ekonomika Dan Bisnis. Universitas Diponegoro. Semarang.</w:t>
      </w:r>
    </w:p>
    <w:p w14:paraId="503550F4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Prananda, A., &amp; Nur Triyanto, D. (2020). Pengaruh Beban Pajak, Mekanisme Bonus, Exchange Rate, dan Kepemilikan Asing Terhadap Indikasi Melakukan Transfer Pricing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Nominal: Barometer Riset Akuntansi Dan Manajemen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9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2), 212–225.</w:t>
      </w:r>
    </w:p>
    <w:p w14:paraId="286F899E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Prayudiawan, H., &amp; Pamungkas, J. D. (2020). Pengaruh Debt Covenant, Profitability, Exchange Rate, Mekanisme Bonus Pada Transfer Pricing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Akuntabilitas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13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1), 97–108.</w:t>
      </w:r>
    </w:p>
    <w:p w14:paraId="59FF383B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lastRenderedPageBreak/>
        <w:t xml:space="preserve">Purwanto, G. M., &amp; Tumewu, J. (2018). Pengaruh Pajak, Tunneling Incentive Dan Mekanisme Bonus Pada Keputusan Transfer Pricing Perusahaan Manufaktur Yang Terdaftar Di Bursa Efek Indonesia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Equilibrium: Jurnal Ekonomi-Manajemen-Akuntansi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14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1), 47.</w:t>
      </w:r>
    </w:p>
    <w:p w14:paraId="2F1D145D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Putra, Y. P. (2018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Pengaruh Tunneling Incentive, dan Exchange Rate Terhadap Keputrusan Transfer Pricing Dengan Tax Minimization Sebagai Pemoderasi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. Universitas Islam Negeri Syarif Hidayatullah Jakarta.</w:t>
      </w:r>
    </w:p>
    <w:p w14:paraId="09A300F7" w14:textId="77777777" w:rsidR="00F47232" w:rsidRPr="005D221C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Rachmat, R. A. H. (2019). Pajak, Mekanisme Bonus dan Transfer Pricing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 xml:space="preserve">Jurnal </w:t>
      </w:r>
      <w:r w:rsidRPr="005D221C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Pendidikan Akuntansi &amp; Keuangan</w:t>
      </w: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5D221C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7</w:t>
      </w: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(1), 21. </w:t>
      </w:r>
    </w:p>
    <w:p w14:paraId="4D68BAA7" w14:textId="77777777" w:rsidR="00F47232" w:rsidRPr="005D221C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Rahayu, P. (2019). </w:t>
      </w:r>
      <w:r w:rsidRPr="005D221C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Determinasi Keputusan Transfer Pricing Pada Perusahaan Manufaktur Yang Terdaftar Di Bei Tahun 2014–2018</w:t>
      </w: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.</w:t>
      </w:r>
    </w:p>
    <w:p w14:paraId="45CD77FA" w14:textId="77777777" w:rsidR="00F47232" w:rsidRPr="005D221C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Rahma, P. A. R., &amp; Wahjudi, D. (2021). Tax Minimization Pemoderisasi Tunnelling Incentive, Mechanism Bonus dan Debt Covenant dalam Pengambilan Keputusan Transfer Pricing. </w:t>
      </w:r>
      <w:r w:rsidRPr="005D221C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urnal Riset Akuntansi &amp; Perpajakan (JRAP)</w:t>
      </w: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5D221C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8</w:t>
      </w: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02), 16–34.</w:t>
      </w:r>
    </w:p>
    <w:p w14:paraId="76808D74" w14:textId="77777777" w:rsidR="00F47232" w:rsidRPr="005D221C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Rahman, W. A., &amp; Cheisviyanny, C. (2020). Pengaruh Mekanisme Bonus, Exchange Rate, Intangible Assets, dan Kompensasi Rugi Fiskal Terhadap Keputusan Perusahaan Melakukan Transfer Pricing. </w:t>
      </w:r>
      <w:r w:rsidRPr="005D221C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urnal Eksplorasi Akuntansi</w:t>
      </w: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5D221C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2</w:t>
      </w: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3), 3125–3143.</w:t>
      </w:r>
    </w:p>
    <w:p w14:paraId="3CBFA0F7" w14:textId="77777777" w:rsidR="00F47232" w:rsidRPr="005D221C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Ramadhan, M. F., Dewi, R. C., &amp; Liza, A. (2020). Beban Pajak, Tunneling Incentive, Exchange Rate, Ukuran Perusahaan, dan Profitabilitas terhadap Transfer Pricing Perusahaan Manufaktur. </w:t>
      </w:r>
      <w:r w:rsidRPr="005D221C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ournal of Business and Economics (JBE) UPI YPTK</w:t>
      </w: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5D221C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5</w:t>
      </w: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2), 8–13.</w:t>
      </w:r>
    </w:p>
    <w:p w14:paraId="1E8EE718" w14:textId="77777777" w:rsidR="00F47232" w:rsidRPr="005D221C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Refgia, T. (2017). Pengaruh Pajak, Mekanisme Bonus, Ukuran Perusahaan, Kepemilikan Asing, Dan Tunneling Incentive Terhadap Transfer Pricing. </w:t>
      </w:r>
      <w:r w:rsidRPr="005D221C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OM Fekon</w:t>
      </w: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5D221C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4</w:t>
      </w: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1), 543–555.</w:t>
      </w:r>
    </w:p>
    <w:p w14:paraId="6B444282" w14:textId="77777777" w:rsidR="00F47232" w:rsidRPr="005D221C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Rifan, D. F. (2019). Analisis Penerapan Tunneling Incentive Dan Mekanisme Bonus Terhadap Praktik Penghindaran Pajak. </w:t>
      </w:r>
      <w:r w:rsidRPr="005D221C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Fidusia : Jurnal Keuangan Dan Perbankan</w:t>
      </w: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5D221C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2</w:t>
      </w: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1), 31–37.</w:t>
      </w:r>
    </w:p>
    <w:p w14:paraId="34B8574F" w14:textId="77777777" w:rsidR="00F47232" w:rsidRPr="005D221C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Rosa, R., Andini, R., &amp; Raharjo, K. (2017). Pengaruh Pajak, Tunneling Incentive, Mekanisme Bonus, Debt Convenant dan Good Corperate Governancce (GCG) Terhadap Transaksi Transfer Pricing. </w:t>
      </w:r>
      <w:r w:rsidRPr="005D221C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ournal Of Accounting</w:t>
      </w: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5D221C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3</w:t>
      </w: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3).</w:t>
      </w:r>
    </w:p>
    <w:p w14:paraId="1EFA42B3" w14:textId="77777777" w:rsidR="00F47232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Sari, E. P., &amp; Mubarok, A. (2018). Pengaruh Profitabilitas, Pajak, dan Debt Covenant Terhadap Transfer Pricing (Studi Empiris Perusahaan Manufaktur Terdaftar Di BEI Tahun 2012-2016). </w:t>
      </w:r>
      <w:r w:rsidRPr="005D221C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Seminar Nasional I Universitas Pamulang</w:t>
      </w:r>
      <w:r w:rsidRPr="005D221C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.</w:t>
      </w:r>
    </w:p>
    <w:p w14:paraId="5D5063A2" w14:textId="77777777" w:rsidR="00F47232" w:rsidRPr="005D221C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</w:p>
    <w:sdt>
      <w:sdtPr>
        <w:rPr>
          <w:rFonts w:ascii="Times New Roman" w:hAnsi="Times New Roman" w:cs="Times New Roman"/>
          <w:sz w:val="24"/>
          <w:szCs w:val="24"/>
        </w:rPr>
        <w:id w:val="111145805"/>
        <w:bibliography/>
      </w:sdtPr>
      <w:sdtEndPr>
        <w:rPr>
          <w:rFonts w:asciiTheme="minorHAnsi" w:hAnsiTheme="minorHAnsi" w:cstheme="minorBidi"/>
          <w:sz w:val="22"/>
          <w:szCs w:val="22"/>
        </w:rPr>
      </w:sdtEndPr>
      <w:sdtContent>
        <w:p w14:paraId="01DD8E12" w14:textId="77777777" w:rsidR="00F47232" w:rsidRPr="005D221C" w:rsidRDefault="00F47232" w:rsidP="00F47232">
          <w:pPr>
            <w:pStyle w:val="Bibliography"/>
            <w:spacing w:line="240" w:lineRule="auto"/>
            <w:ind w:left="720" w:hanging="720"/>
            <w:rPr>
              <w:rFonts w:ascii="Times New Roman" w:hAnsi="Times New Roman" w:cs="Times New Roman"/>
              <w:noProof/>
              <w:sz w:val="24"/>
              <w:szCs w:val="24"/>
              <w:lang w:val="en-US"/>
            </w:rPr>
          </w:pPr>
          <w:r w:rsidRPr="005D221C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5D221C">
            <w:rPr>
              <w:rFonts w:ascii="Times New Roman" w:hAnsi="Times New Roman" w:cs="Times New Roman"/>
              <w:sz w:val="24"/>
              <w:szCs w:val="24"/>
            </w:rPr>
            <w:instrText xml:space="preserve"> BIBLIOGRAPHY </w:instrText>
          </w:r>
          <w:r w:rsidRPr="005D221C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5D221C">
            <w:rPr>
              <w:rFonts w:ascii="Times New Roman" w:hAnsi="Times New Roman" w:cs="Times New Roman"/>
              <w:noProof/>
              <w:sz w:val="24"/>
              <w:szCs w:val="24"/>
              <w:lang w:val="en-US"/>
            </w:rPr>
            <w:t xml:space="preserve">Sari, A. S., Utami, Y., H, I. M., &amp; Rahmatika, D. N. (2018). The Effect of Sukuk Value, Sukuk Rating, Sukuk Risk and Debt to Equity Ratio of the Company on Last Yield Sukuk Non-Bank Was Issued Sukuk in 2012-2017. </w:t>
          </w:r>
          <w:r w:rsidRPr="005D221C">
            <w:rPr>
              <w:rFonts w:ascii="Times New Roman" w:hAnsi="Times New Roman" w:cs="Times New Roman"/>
              <w:i/>
              <w:iCs/>
              <w:noProof/>
              <w:sz w:val="24"/>
              <w:szCs w:val="24"/>
              <w:lang w:val="en-US"/>
            </w:rPr>
            <w:t>International Coference on Accountability Governance</w:t>
          </w:r>
          <w:r w:rsidRPr="005D221C">
            <w:rPr>
              <w:rFonts w:ascii="Times New Roman" w:hAnsi="Times New Roman" w:cs="Times New Roman"/>
              <w:noProof/>
              <w:sz w:val="24"/>
              <w:szCs w:val="24"/>
              <w:lang w:val="en-US"/>
            </w:rPr>
            <w:t>.</w:t>
          </w:r>
        </w:p>
        <w:p w14:paraId="2B9FEF21" w14:textId="77777777" w:rsidR="00F47232" w:rsidRPr="005D221C" w:rsidRDefault="00F47232" w:rsidP="00F47232">
          <w:pPr>
            <w:widowControl w:val="0"/>
            <w:autoSpaceDE w:val="0"/>
            <w:autoSpaceDN w:val="0"/>
            <w:adjustRightInd w:val="0"/>
            <w:spacing w:line="240" w:lineRule="auto"/>
            <w:ind w:left="480" w:hanging="480"/>
            <w:jc w:val="both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  <w:lang w:val="id-ID"/>
            </w:rPr>
          </w:pPr>
          <w:r w:rsidRPr="005D221C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fldChar w:fldCharType="end"/>
          </w:r>
          <w:r w:rsidRPr="005D221C"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  <w:lang w:val="id-ID"/>
            </w:rPr>
            <w:t xml:space="preserve"> </w:t>
          </w:r>
          <w:r w:rsidRPr="0097472E"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  <w:lang w:val="id-ID"/>
            </w:rPr>
            <w:t xml:space="preserve">Sarifah, D. A., Probowulan, D., &amp; Maharani, A. (2019). Dampak Effective Tax Rate (Etr), Tunneling Incentive (Tnc), Indeks Trend Laba Bersih (Itrendlb) Dan Exchange Rate Pada Keputusan Transfer Pricing Perusahaan Manufaktur Yang Listing Di Bursa Efek Indonesia (Bei). </w:t>
          </w:r>
          <w:r w:rsidRPr="0097472E">
            <w:rPr>
              <w:rFonts w:ascii="Times New Roman" w:hAnsi="Times New Roman" w:cs="Times New Roman"/>
              <w:i/>
              <w:iCs/>
              <w:noProof/>
              <w:color w:val="000000" w:themeColor="text1"/>
              <w:sz w:val="24"/>
              <w:szCs w:val="24"/>
              <w:lang w:val="id-ID"/>
            </w:rPr>
            <w:t>Jurnal Ilmiah Akuntansi Dan Humanika</w:t>
          </w:r>
          <w:r w:rsidRPr="0097472E"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  <w:lang w:val="id-ID"/>
            </w:rPr>
            <w:t xml:space="preserve">, </w:t>
          </w:r>
          <w:r w:rsidRPr="0097472E">
            <w:rPr>
              <w:rFonts w:ascii="Times New Roman" w:hAnsi="Times New Roman" w:cs="Times New Roman"/>
              <w:i/>
              <w:iCs/>
              <w:noProof/>
              <w:color w:val="000000" w:themeColor="text1"/>
              <w:sz w:val="24"/>
              <w:szCs w:val="24"/>
              <w:lang w:val="id-ID"/>
            </w:rPr>
            <w:t>9</w:t>
          </w:r>
          <w:r w:rsidRPr="0097472E"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  <w:lang w:val="id-ID"/>
            </w:rPr>
            <w:t>(2), 215–228.</w:t>
          </w:r>
        </w:p>
      </w:sdtContent>
    </w:sdt>
    <w:p w14:paraId="31A58D5F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Shintya, D. (2019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Pengaruh pajak, mekanisme bonus, tunneling incentive, dan debt convenant terhadap keputusan transfer pricing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. Skripsi. Universitas Sultan Syarif Kasim. Riau.</w:t>
      </w:r>
    </w:p>
    <w:p w14:paraId="372D51D3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Sitorus, F. D., Angel, M., &amp; Liona, L. (2022). Pengaruh Transfer Pricing, Kompensasi Rugi Fiskal, Leverage dan Kualitas Audit terhadap Praktik Penghindaran Pajak pada Perusahaan BUMN yang telah Go Publik untuk periode 2017-2020. Owner: Riset &amp; Jurnal Akuntansi, 6(3), 2556-2564.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 xml:space="preserve">  </w:t>
      </w:r>
    </w:p>
    <w:p w14:paraId="60A8DD19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Sudarno, Renaldo, N., Hutahuruk, M. B., Junaedi, A. T., &amp; Suyono. (2022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Teori Penelitian Keuangan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. CV. Literasi Nusantara Abadi.</w:t>
      </w:r>
    </w:p>
    <w:p w14:paraId="4936F2EE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Sugiyono. (2012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Metode Penelitian Bisnis : Pendekatan Kuantitatif, Kualitatif, dan R dan D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. CV Alfabeta.</w:t>
      </w:r>
    </w:p>
    <w:p w14:paraId="5C126F0C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Sugiyono. (2013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Metode Penelitian Kuantitatif, Kualitatif, dan R&amp;D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. CV Alfabeta.</w:t>
      </w:r>
    </w:p>
    <w:p w14:paraId="4A3B105A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Sujana, I. K., Suardikha, I. M. S., &amp; Saraswati, G. A. R. S. (2022). Tax, Bonus Mechanism, Tunneling Incentive, Debt Covenant and Transfer Pricing in Multinational Companies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Matrik : Jurnal Manajemen, Strategi Bisnis Dan Kewirausahaan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, 63.</w:t>
      </w:r>
    </w:p>
    <w:p w14:paraId="56EF233D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Sukarno, S. (2022). Apakah Transfer Pricing Documentation Meningkatkan Kepatuhan Pajak?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urnal Pajak Dan Keuangan Negara (PKN)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4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1S), 245–252.</w:t>
      </w:r>
    </w:p>
    <w:p w14:paraId="2F27AD22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Supriadi, I. (2020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Metode Riset Akuntansi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. CV. Budi Utama.</w:t>
      </w:r>
    </w:p>
    <w:p w14:paraId="2029C041" w14:textId="77777777" w:rsidR="00F47232" w:rsidRPr="0071325F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Syahputri, A., &amp; Rachmawati, N. A. (2021). Pengaruh Tax Haven dan Debt Covenant Terhadap Keputusan Perusahaan Melakukan Transfer Pricing Dengan Kepemilikan Institusional Sebagai Variabel Moderasi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ournal of Applied Managerial Accounting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5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1), 60–74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.</w:t>
      </w:r>
    </w:p>
    <w:p w14:paraId="7CC13B5A" w14:textId="77777777" w:rsidR="00F47232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bookmarkStart w:id="5" w:name="_Hlk139508345"/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Tampubolon, K., &amp; Farizi, Z. Al. (2018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Transfer Pricing &amp; Cara Membuat TP Doc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. CV Budi Utama.</w:t>
      </w:r>
    </w:p>
    <w:p w14:paraId="78A94427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</w:p>
    <w:bookmarkEnd w:id="5"/>
    <w:p w14:paraId="1C0EDF50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lastRenderedPageBreak/>
        <w:t xml:space="preserve">Tania, C., &amp; Kurniawan, B. (2019). Pajak, Tunneling Incentive, Mekanisme Bonus, dan Keputusan Transfer Pricing (Studi Empiris Pada Perusahaan Manufaktur yang Terdaftar Di Bursa Efek Indonesia Tahun 2014-2017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TECHNOBIZ : International Journal of Business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2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2), 82.</w:t>
      </w:r>
    </w:p>
    <w:p w14:paraId="0199BE08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Tiwa, E. M., Saerang, D. P. ., &amp; Tirayoh, V. Z. (2017). Pengaruh Pajak Dan Kepemilikan Asing Terhadap Penerapan Transfer Pricing Pada Perusahaan Manufaktur Yang Terdaftar Di Bei Tahun 2013-2015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urnal EMBA: Jurnal Riset Ekonomi, Manajemen, Bisnis Dan Akuntansi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5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2), 2666–2675.</w:t>
      </w:r>
    </w:p>
    <w:p w14:paraId="021BF4B4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Undang-Undang Nomor 7 Tahun 2021. (2021)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Undang-Undang Nomor 7 Tahun 2021 Tentang Harmonisasi Peraturan Perpajakan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 (pp. 1–6).</w:t>
      </w:r>
    </w:p>
    <w:p w14:paraId="05874EEC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Yulianti, S., &amp; Rachmawati, S. (2019). Tax Mimization Sebagai Pemoderasi Pada Pengaruh Tunneling Incentive dan Debt Covenant Terhadap Ketetapan Transfer Pricing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urnal Akuntansi Berkelanjutan Indonesia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2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2), 165–179.</w:t>
      </w:r>
    </w:p>
    <w:p w14:paraId="32EB752F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Yumna, Z., Sumiati, A., &amp; Susanti, S. (2021). Pengaruh Effective Tax Rate (ETR), Exchange Rate, dan Tunneling Incentive terhadap Transfer Pricing.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Jurnal Bisnis, Manajemen, Dan Keuangan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 xml:space="preserve">, </w:t>
      </w:r>
      <w:r w:rsidRPr="0097472E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id-ID"/>
        </w:rPr>
        <w:t>2</w:t>
      </w:r>
      <w:r w:rsidRPr="0097472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  <w:t>(1).</w:t>
      </w:r>
    </w:p>
    <w:p w14:paraId="0DFB552E" w14:textId="77777777" w:rsidR="00F47232" w:rsidRPr="0097472E" w:rsidRDefault="00F47232" w:rsidP="00F4723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sz w:val="24"/>
          <w:szCs w:val="24"/>
          <w:lang w:val="id-ID"/>
        </w:rPr>
        <w:t>Yuniasih, N. W., Rasmini, N, K., dan Wirakusuma, M. G. (2013). Pengaruh Pajak 94 Dan Tunneling Incentive Pada Keputusan Transfer Pricing Perusahaan Manufaktur Yang Listing Di Bursa Efek Indonesia. Jurnal Universitas Udayana.</w:t>
      </w:r>
    </w:p>
    <w:p w14:paraId="7DFF7C8E" w14:textId="77777777" w:rsidR="00F47232" w:rsidRPr="0097472E" w:rsidRDefault="00F47232" w:rsidP="00F47232">
      <w:pPr>
        <w:spacing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fldChar w:fldCharType="end"/>
      </w:r>
      <w:bookmarkEnd w:id="2"/>
    </w:p>
    <w:bookmarkEnd w:id="1"/>
    <w:p w14:paraId="4D5A524A" w14:textId="77777777" w:rsidR="00F47232" w:rsidRPr="0097472E" w:rsidRDefault="00F47232" w:rsidP="00F47232">
      <w:pPr>
        <w:spacing w:line="24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1D13C0B8" w14:textId="77777777" w:rsidR="00F47232" w:rsidRPr="0097472E" w:rsidRDefault="00F47232" w:rsidP="00F47232">
      <w:pPr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br w:type="page"/>
      </w:r>
    </w:p>
    <w:p w14:paraId="19D51289" w14:textId="77777777" w:rsidR="00F47232" w:rsidRPr="0097472E" w:rsidRDefault="00F47232" w:rsidP="00F47232">
      <w:pPr>
        <w:spacing w:line="24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96"/>
          <w:szCs w:val="96"/>
          <w:lang w:val="id-ID"/>
        </w:rPr>
        <w:sectPr w:rsidR="00F47232" w:rsidRPr="0097472E" w:rsidSect="00BF7E12">
          <w:pgSz w:w="11906" w:h="16838"/>
          <w:pgMar w:top="2268" w:right="1701" w:bottom="1701" w:left="2268" w:header="709" w:footer="709" w:gutter="0"/>
          <w:cols w:space="708"/>
          <w:titlePg/>
          <w:docGrid w:linePitch="360"/>
        </w:sectPr>
      </w:pPr>
    </w:p>
    <w:p w14:paraId="1E34D462" w14:textId="77777777" w:rsidR="00F47232" w:rsidRPr="0097472E" w:rsidRDefault="00F47232" w:rsidP="00F47232">
      <w:pPr>
        <w:pStyle w:val="Heading1"/>
        <w:rPr>
          <w:b/>
          <w:bCs/>
          <w:color w:val="FFFFFF" w:themeColor="background1"/>
          <w:lang w:val="id-ID"/>
        </w:rPr>
      </w:pPr>
      <w:bookmarkStart w:id="6" w:name="_Toc140393255"/>
      <w:r w:rsidRPr="0097472E">
        <w:rPr>
          <w:b/>
          <w:bCs/>
          <w:color w:val="FFFFFF" w:themeColor="background1"/>
          <w:lang w:val="id-ID"/>
        </w:rPr>
        <w:lastRenderedPageBreak/>
        <w:t>LAMPIRAN</w:t>
      </w:r>
      <w:bookmarkEnd w:id="6"/>
    </w:p>
    <w:p w14:paraId="6BC4796F" w14:textId="77777777" w:rsidR="00F47232" w:rsidRPr="0097472E" w:rsidRDefault="00F47232" w:rsidP="00F47232">
      <w:pPr>
        <w:spacing w:line="24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96"/>
          <w:szCs w:val="96"/>
          <w:lang w:val="id-ID"/>
        </w:rPr>
      </w:pPr>
    </w:p>
    <w:p w14:paraId="6B737C40" w14:textId="77777777" w:rsidR="00F47232" w:rsidRPr="0097472E" w:rsidRDefault="00F47232" w:rsidP="00F47232">
      <w:pPr>
        <w:spacing w:line="24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96"/>
          <w:szCs w:val="96"/>
          <w:lang w:val="id-ID"/>
        </w:rPr>
      </w:pPr>
    </w:p>
    <w:p w14:paraId="487296DD" w14:textId="77777777" w:rsidR="00F47232" w:rsidRPr="0097472E" w:rsidRDefault="00F47232" w:rsidP="00F47232">
      <w:pPr>
        <w:spacing w:line="24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96"/>
          <w:szCs w:val="96"/>
          <w:lang w:val="id-ID"/>
        </w:rPr>
      </w:pPr>
    </w:p>
    <w:p w14:paraId="6F12809D" w14:textId="77777777" w:rsidR="00F47232" w:rsidRPr="0097472E" w:rsidRDefault="00F47232" w:rsidP="00F47232">
      <w:pPr>
        <w:spacing w:line="24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96"/>
          <w:szCs w:val="96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96"/>
          <w:szCs w:val="96"/>
          <w:lang w:val="id-ID"/>
        </w:rPr>
        <w:t>LAMPIRAN</w:t>
      </w:r>
    </w:p>
    <w:p w14:paraId="33DCE931" w14:textId="77777777" w:rsidR="00F47232" w:rsidRPr="0097472E" w:rsidRDefault="00F47232" w:rsidP="00F47232">
      <w:pPr>
        <w:rPr>
          <w:rFonts w:ascii="Times New Roman" w:hAnsi="Times New Roman" w:cs="Times New Roman"/>
          <w:b/>
          <w:bCs/>
          <w:color w:val="000000" w:themeColor="text1"/>
          <w:sz w:val="96"/>
          <w:szCs w:val="96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96"/>
          <w:szCs w:val="96"/>
          <w:lang w:val="id-ID"/>
        </w:rPr>
        <w:br w:type="page"/>
      </w:r>
    </w:p>
    <w:p w14:paraId="3CEAD4D8" w14:textId="77777777" w:rsidR="00F47232" w:rsidRPr="0097472E" w:rsidRDefault="00F47232" w:rsidP="00F47232">
      <w:pPr>
        <w:spacing w:line="24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lastRenderedPageBreak/>
        <w:t>Lampiran 1</w:t>
      </w:r>
    </w:p>
    <w:p w14:paraId="17F4265B" w14:textId="77777777" w:rsidR="00F47232" w:rsidRPr="0097472E" w:rsidRDefault="00F47232" w:rsidP="00F47232">
      <w:pPr>
        <w:spacing w:line="24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0C703A44" w14:textId="77777777" w:rsidR="00F47232" w:rsidRPr="0097472E" w:rsidRDefault="00F47232" w:rsidP="00F47232">
      <w:pPr>
        <w:spacing w:line="240" w:lineRule="auto"/>
        <w:ind w:left="1276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>Daftar Sampel Perusahaan Manufaktur Tahun 2019-2022</w:t>
      </w:r>
    </w:p>
    <w:tbl>
      <w:tblPr>
        <w:tblStyle w:val="TableGrid"/>
        <w:tblW w:w="8193" w:type="dxa"/>
        <w:jc w:val="center"/>
        <w:tblLook w:val="04A0" w:firstRow="1" w:lastRow="0" w:firstColumn="1" w:lastColumn="0" w:noHBand="0" w:noVBand="1"/>
      </w:tblPr>
      <w:tblGrid>
        <w:gridCol w:w="963"/>
        <w:gridCol w:w="1843"/>
        <w:gridCol w:w="5387"/>
      </w:tblGrid>
      <w:tr w:rsidR="00F47232" w:rsidRPr="0097472E" w14:paraId="16693A8F" w14:textId="77777777" w:rsidTr="00B04CF7">
        <w:trPr>
          <w:trHeight w:val="529"/>
          <w:jc w:val="center"/>
        </w:trPr>
        <w:tc>
          <w:tcPr>
            <w:tcW w:w="963" w:type="dxa"/>
            <w:vAlign w:val="center"/>
          </w:tcPr>
          <w:p w14:paraId="487807F0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No</w:t>
            </w:r>
          </w:p>
        </w:tc>
        <w:tc>
          <w:tcPr>
            <w:tcW w:w="1843" w:type="dxa"/>
            <w:vAlign w:val="center"/>
          </w:tcPr>
          <w:p w14:paraId="3FD555BC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Kode Perusahaan</w:t>
            </w:r>
          </w:p>
        </w:tc>
        <w:tc>
          <w:tcPr>
            <w:tcW w:w="5387" w:type="dxa"/>
            <w:vAlign w:val="center"/>
          </w:tcPr>
          <w:p w14:paraId="7646D513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Nama Perusahaan</w:t>
            </w:r>
          </w:p>
        </w:tc>
      </w:tr>
      <w:tr w:rsidR="00F47232" w:rsidRPr="0097472E" w14:paraId="468EF828" w14:textId="77777777" w:rsidTr="00B04CF7">
        <w:trPr>
          <w:jc w:val="center"/>
        </w:trPr>
        <w:tc>
          <w:tcPr>
            <w:tcW w:w="963" w:type="dxa"/>
            <w:vAlign w:val="center"/>
          </w:tcPr>
          <w:p w14:paraId="5DF82EC7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1.</w:t>
            </w:r>
          </w:p>
        </w:tc>
        <w:tc>
          <w:tcPr>
            <w:tcW w:w="1843" w:type="dxa"/>
            <w:vAlign w:val="center"/>
          </w:tcPr>
          <w:p w14:paraId="1527764A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AKPI</w:t>
            </w:r>
          </w:p>
        </w:tc>
        <w:tc>
          <w:tcPr>
            <w:tcW w:w="5387" w:type="dxa"/>
            <w:vAlign w:val="center"/>
          </w:tcPr>
          <w:p w14:paraId="25F1C13D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Argha Karya Prima Industry Tbk</w:t>
            </w:r>
          </w:p>
        </w:tc>
      </w:tr>
      <w:tr w:rsidR="00F47232" w:rsidRPr="0097472E" w14:paraId="24DF271E" w14:textId="77777777" w:rsidTr="00B04CF7">
        <w:trPr>
          <w:jc w:val="center"/>
        </w:trPr>
        <w:tc>
          <w:tcPr>
            <w:tcW w:w="963" w:type="dxa"/>
            <w:vAlign w:val="center"/>
          </w:tcPr>
          <w:p w14:paraId="75D2FCCE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2.</w:t>
            </w:r>
          </w:p>
        </w:tc>
        <w:tc>
          <w:tcPr>
            <w:tcW w:w="1843" w:type="dxa"/>
            <w:vAlign w:val="center"/>
          </w:tcPr>
          <w:p w14:paraId="3A3968B7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ALDO</w:t>
            </w:r>
          </w:p>
        </w:tc>
        <w:tc>
          <w:tcPr>
            <w:tcW w:w="5387" w:type="dxa"/>
            <w:vAlign w:val="center"/>
          </w:tcPr>
          <w:p w14:paraId="47731450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Alkindo Naratama Tbk</w:t>
            </w:r>
          </w:p>
        </w:tc>
      </w:tr>
      <w:tr w:rsidR="00F47232" w:rsidRPr="0097472E" w14:paraId="2F15576F" w14:textId="77777777" w:rsidTr="00B04CF7">
        <w:trPr>
          <w:jc w:val="center"/>
        </w:trPr>
        <w:tc>
          <w:tcPr>
            <w:tcW w:w="963" w:type="dxa"/>
            <w:vAlign w:val="center"/>
          </w:tcPr>
          <w:p w14:paraId="1FEC6C83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3.</w:t>
            </w:r>
          </w:p>
        </w:tc>
        <w:tc>
          <w:tcPr>
            <w:tcW w:w="1843" w:type="dxa"/>
            <w:vAlign w:val="center"/>
          </w:tcPr>
          <w:p w14:paraId="4C0BA36C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ARNA</w:t>
            </w:r>
          </w:p>
        </w:tc>
        <w:tc>
          <w:tcPr>
            <w:tcW w:w="5387" w:type="dxa"/>
            <w:vAlign w:val="center"/>
          </w:tcPr>
          <w:p w14:paraId="75894B29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Arwana Citra Mulia Tbk</w:t>
            </w:r>
          </w:p>
        </w:tc>
      </w:tr>
      <w:tr w:rsidR="00F47232" w:rsidRPr="0097472E" w14:paraId="3A1B893B" w14:textId="77777777" w:rsidTr="00B04CF7">
        <w:trPr>
          <w:jc w:val="center"/>
        </w:trPr>
        <w:tc>
          <w:tcPr>
            <w:tcW w:w="963" w:type="dxa"/>
            <w:vAlign w:val="center"/>
          </w:tcPr>
          <w:p w14:paraId="60C81AC2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4.</w:t>
            </w:r>
          </w:p>
        </w:tc>
        <w:tc>
          <w:tcPr>
            <w:tcW w:w="1843" w:type="dxa"/>
            <w:vAlign w:val="center"/>
          </w:tcPr>
          <w:p w14:paraId="77B771B8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BUDI</w:t>
            </w:r>
          </w:p>
        </w:tc>
        <w:tc>
          <w:tcPr>
            <w:tcW w:w="5387" w:type="dxa"/>
            <w:vAlign w:val="center"/>
          </w:tcPr>
          <w:p w14:paraId="5392999A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Budi Starch &amp; Sweetener Tbk</w:t>
            </w:r>
          </w:p>
        </w:tc>
      </w:tr>
      <w:tr w:rsidR="00F47232" w:rsidRPr="0097472E" w14:paraId="72114D87" w14:textId="77777777" w:rsidTr="00B04CF7">
        <w:trPr>
          <w:jc w:val="center"/>
        </w:trPr>
        <w:tc>
          <w:tcPr>
            <w:tcW w:w="963" w:type="dxa"/>
            <w:vAlign w:val="center"/>
          </w:tcPr>
          <w:p w14:paraId="4D6C5F92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5.</w:t>
            </w:r>
          </w:p>
        </w:tc>
        <w:tc>
          <w:tcPr>
            <w:tcW w:w="1843" w:type="dxa"/>
            <w:vAlign w:val="center"/>
          </w:tcPr>
          <w:p w14:paraId="519B3449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CAKK</w:t>
            </w:r>
          </w:p>
        </w:tc>
        <w:tc>
          <w:tcPr>
            <w:tcW w:w="5387" w:type="dxa"/>
            <w:vAlign w:val="center"/>
          </w:tcPr>
          <w:p w14:paraId="4A31C2F7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Cahayaputra Asa Keramik Tbk</w:t>
            </w:r>
          </w:p>
        </w:tc>
      </w:tr>
      <w:tr w:rsidR="00F47232" w:rsidRPr="0097472E" w14:paraId="2DC7CF73" w14:textId="77777777" w:rsidTr="00B04CF7">
        <w:trPr>
          <w:jc w:val="center"/>
        </w:trPr>
        <w:tc>
          <w:tcPr>
            <w:tcW w:w="963" w:type="dxa"/>
            <w:vAlign w:val="center"/>
          </w:tcPr>
          <w:p w14:paraId="1CD81F0B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6.</w:t>
            </w:r>
          </w:p>
        </w:tc>
        <w:tc>
          <w:tcPr>
            <w:tcW w:w="1843" w:type="dxa"/>
            <w:vAlign w:val="center"/>
          </w:tcPr>
          <w:p w14:paraId="2A2BAB29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CEKA</w:t>
            </w:r>
          </w:p>
        </w:tc>
        <w:tc>
          <w:tcPr>
            <w:tcW w:w="5387" w:type="dxa"/>
            <w:vAlign w:val="center"/>
          </w:tcPr>
          <w:p w14:paraId="68520647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Wilmar Cahaya Indonesia Tbk</w:t>
            </w:r>
          </w:p>
        </w:tc>
      </w:tr>
      <w:tr w:rsidR="00F47232" w:rsidRPr="0097472E" w14:paraId="2BF7BE56" w14:textId="77777777" w:rsidTr="00B04CF7">
        <w:trPr>
          <w:jc w:val="center"/>
        </w:trPr>
        <w:tc>
          <w:tcPr>
            <w:tcW w:w="963" w:type="dxa"/>
            <w:vAlign w:val="center"/>
          </w:tcPr>
          <w:p w14:paraId="656E39B4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7.</w:t>
            </w:r>
          </w:p>
        </w:tc>
        <w:tc>
          <w:tcPr>
            <w:tcW w:w="1843" w:type="dxa"/>
            <w:vAlign w:val="center"/>
          </w:tcPr>
          <w:p w14:paraId="50A8A0CE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CLEO</w:t>
            </w:r>
          </w:p>
        </w:tc>
        <w:tc>
          <w:tcPr>
            <w:tcW w:w="5387" w:type="dxa"/>
            <w:vAlign w:val="center"/>
          </w:tcPr>
          <w:p w14:paraId="702DE6AF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Sariguna Primatirta Tbk</w:t>
            </w:r>
          </w:p>
        </w:tc>
      </w:tr>
      <w:tr w:rsidR="00F47232" w:rsidRPr="0097472E" w14:paraId="7B81C8F2" w14:textId="77777777" w:rsidTr="00B04CF7">
        <w:trPr>
          <w:jc w:val="center"/>
        </w:trPr>
        <w:tc>
          <w:tcPr>
            <w:tcW w:w="963" w:type="dxa"/>
            <w:vAlign w:val="center"/>
          </w:tcPr>
          <w:p w14:paraId="5A4DBF55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8.</w:t>
            </w:r>
          </w:p>
        </w:tc>
        <w:tc>
          <w:tcPr>
            <w:tcW w:w="1843" w:type="dxa"/>
            <w:vAlign w:val="center"/>
          </w:tcPr>
          <w:p w14:paraId="73B214C4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CPIN</w:t>
            </w:r>
          </w:p>
        </w:tc>
        <w:tc>
          <w:tcPr>
            <w:tcW w:w="5387" w:type="dxa"/>
            <w:vAlign w:val="center"/>
          </w:tcPr>
          <w:p w14:paraId="11D38AD5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Charoen Pokphand Indonesia Tbk</w:t>
            </w:r>
          </w:p>
        </w:tc>
      </w:tr>
      <w:tr w:rsidR="00F47232" w:rsidRPr="0097472E" w14:paraId="63228E1F" w14:textId="77777777" w:rsidTr="00B04CF7">
        <w:trPr>
          <w:jc w:val="center"/>
        </w:trPr>
        <w:tc>
          <w:tcPr>
            <w:tcW w:w="963" w:type="dxa"/>
            <w:vAlign w:val="center"/>
          </w:tcPr>
          <w:p w14:paraId="3D06D544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9</w:t>
            </w:r>
          </w:p>
        </w:tc>
        <w:tc>
          <w:tcPr>
            <w:tcW w:w="1843" w:type="dxa"/>
            <w:vAlign w:val="center"/>
          </w:tcPr>
          <w:p w14:paraId="4A30542A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DVLA</w:t>
            </w:r>
          </w:p>
        </w:tc>
        <w:tc>
          <w:tcPr>
            <w:tcW w:w="5387" w:type="dxa"/>
            <w:vAlign w:val="center"/>
          </w:tcPr>
          <w:p w14:paraId="3B19AD85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Darya Variao Laboratoria Tbk</w:t>
            </w:r>
          </w:p>
        </w:tc>
      </w:tr>
      <w:tr w:rsidR="00F47232" w:rsidRPr="0097472E" w14:paraId="63DB48A1" w14:textId="77777777" w:rsidTr="00B04CF7">
        <w:trPr>
          <w:jc w:val="center"/>
        </w:trPr>
        <w:tc>
          <w:tcPr>
            <w:tcW w:w="963" w:type="dxa"/>
            <w:vAlign w:val="center"/>
          </w:tcPr>
          <w:p w14:paraId="3FB32E0D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10.</w:t>
            </w:r>
          </w:p>
        </w:tc>
        <w:tc>
          <w:tcPr>
            <w:tcW w:w="1843" w:type="dxa"/>
            <w:vAlign w:val="center"/>
          </w:tcPr>
          <w:p w14:paraId="57FA8D0D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ESIP</w:t>
            </w:r>
          </w:p>
        </w:tc>
        <w:tc>
          <w:tcPr>
            <w:tcW w:w="5387" w:type="dxa"/>
            <w:vAlign w:val="center"/>
          </w:tcPr>
          <w:p w14:paraId="42020DE1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PT Sinergi Inti PlastindoTbk</w:t>
            </w:r>
          </w:p>
        </w:tc>
      </w:tr>
      <w:tr w:rsidR="00F47232" w:rsidRPr="0097472E" w14:paraId="318ABDE1" w14:textId="77777777" w:rsidTr="00B04CF7">
        <w:trPr>
          <w:jc w:val="center"/>
        </w:trPr>
        <w:tc>
          <w:tcPr>
            <w:tcW w:w="963" w:type="dxa"/>
            <w:vAlign w:val="center"/>
          </w:tcPr>
          <w:p w14:paraId="6E7E24CC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11.</w:t>
            </w:r>
          </w:p>
        </w:tc>
        <w:tc>
          <w:tcPr>
            <w:tcW w:w="1843" w:type="dxa"/>
            <w:vAlign w:val="center"/>
          </w:tcPr>
          <w:p w14:paraId="78569DEB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FASW</w:t>
            </w:r>
          </w:p>
        </w:tc>
        <w:tc>
          <w:tcPr>
            <w:tcW w:w="5387" w:type="dxa"/>
            <w:vAlign w:val="center"/>
          </w:tcPr>
          <w:p w14:paraId="2DF52B4C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Fajar Surya Wisesa Tbk</w:t>
            </w:r>
          </w:p>
        </w:tc>
      </w:tr>
      <w:tr w:rsidR="00F47232" w:rsidRPr="0097472E" w14:paraId="70ED4F08" w14:textId="77777777" w:rsidTr="00B04CF7">
        <w:trPr>
          <w:jc w:val="center"/>
        </w:trPr>
        <w:tc>
          <w:tcPr>
            <w:tcW w:w="963" w:type="dxa"/>
            <w:vAlign w:val="center"/>
          </w:tcPr>
          <w:p w14:paraId="32A32E37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12.</w:t>
            </w:r>
          </w:p>
        </w:tc>
        <w:tc>
          <w:tcPr>
            <w:tcW w:w="1843" w:type="dxa"/>
            <w:vAlign w:val="center"/>
          </w:tcPr>
          <w:p w14:paraId="3930C6C7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GOOD</w:t>
            </w:r>
          </w:p>
        </w:tc>
        <w:tc>
          <w:tcPr>
            <w:tcW w:w="5387" w:type="dxa"/>
            <w:vAlign w:val="center"/>
          </w:tcPr>
          <w:p w14:paraId="1F468F1F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Goodyear Indonesia Tbk</w:t>
            </w:r>
          </w:p>
        </w:tc>
      </w:tr>
      <w:tr w:rsidR="00F47232" w:rsidRPr="0097472E" w14:paraId="59DA0704" w14:textId="77777777" w:rsidTr="00B04CF7">
        <w:trPr>
          <w:jc w:val="center"/>
        </w:trPr>
        <w:tc>
          <w:tcPr>
            <w:tcW w:w="963" w:type="dxa"/>
            <w:vAlign w:val="center"/>
          </w:tcPr>
          <w:p w14:paraId="5AFDDDA4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13.</w:t>
            </w:r>
          </w:p>
        </w:tc>
        <w:tc>
          <w:tcPr>
            <w:tcW w:w="1843" w:type="dxa"/>
            <w:vAlign w:val="center"/>
          </w:tcPr>
          <w:p w14:paraId="582CC09B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HMSP</w:t>
            </w:r>
          </w:p>
        </w:tc>
        <w:tc>
          <w:tcPr>
            <w:tcW w:w="5387" w:type="dxa"/>
            <w:vAlign w:val="center"/>
          </w:tcPr>
          <w:p w14:paraId="47E5E6F4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Handjaya Mandala Sampoerna Tbk</w:t>
            </w:r>
          </w:p>
        </w:tc>
      </w:tr>
      <w:tr w:rsidR="00F47232" w:rsidRPr="0097472E" w14:paraId="0904DDB4" w14:textId="77777777" w:rsidTr="00B04CF7">
        <w:trPr>
          <w:jc w:val="center"/>
        </w:trPr>
        <w:tc>
          <w:tcPr>
            <w:tcW w:w="963" w:type="dxa"/>
            <w:vAlign w:val="center"/>
          </w:tcPr>
          <w:p w14:paraId="1C4BFF45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14.</w:t>
            </w:r>
          </w:p>
        </w:tc>
        <w:tc>
          <w:tcPr>
            <w:tcW w:w="1843" w:type="dxa"/>
            <w:vAlign w:val="center"/>
          </w:tcPr>
          <w:p w14:paraId="2A8CB33D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CBP</w:t>
            </w:r>
          </w:p>
        </w:tc>
        <w:tc>
          <w:tcPr>
            <w:tcW w:w="5387" w:type="dxa"/>
            <w:vAlign w:val="center"/>
          </w:tcPr>
          <w:p w14:paraId="72C4F556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ndofood CBP Sukses Makmur Tbk, PT</w:t>
            </w:r>
          </w:p>
        </w:tc>
      </w:tr>
      <w:tr w:rsidR="00F47232" w:rsidRPr="0097472E" w14:paraId="1B3D46D7" w14:textId="77777777" w:rsidTr="00B04CF7">
        <w:trPr>
          <w:jc w:val="center"/>
        </w:trPr>
        <w:tc>
          <w:tcPr>
            <w:tcW w:w="963" w:type="dxa"/>
            <w:vAlign w:val="center"/>
          </w:tcPr>
          <w:p w14:paraId="1ABA06CE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15.</w:t>
            </w:r>
          </w:p>
        </w:tc>
        <w:tc>
          <w:tcPr>
            <w:tcW w:w="1843" w:type="dxa"/>
            <w:vAlign w:val="center"/>
          </w:tcPr>
          <w:p w14:paraId="6DA3BA17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FII</w:t>
            </w:r>
          </w:p>
        </w:tc>
        <w:tc>
          <w:tcPr>
            <w:tcW w:w="5387" w:type="dxa"/>
            <w:vAlign w:val="center"/>
          </w:tcPr>
          <w:p w14:paraId="3D26F978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ndonesia Fireboard Industry Tbk</w:t>
            </w:r>
          </w:p>
        </w:tc>
      </w:tr>
      <w:tr w:rsidR="00F47232" w:rsidRPr="0097472E" w14:paraId="35885A9C" w14:textId="77777777" w:rsidTr="00B04CF7">
        <w:trPr>
          <w:jc w:val="center"/>
        </w:trPr>
        <w:tc>
          <w:tcPr>
            <w:tcW w:w="963" w:type="dxa"/>
            <w:vAlign w:val="center"/>
          </w:tcPr>
          <w:p w14:paraId="18D35C35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16.</w:t>
            </w:r>
          </w:p>
        </w:tc>
        <w:tc>
          <w:tcPr>
            <w:tcW w:w="1843" w:type="dxa"/>
            <w:vAlign w:val="center"/>
          </w:tcPr>
          <w:p w14:paraId="7F851645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MPC</w:t>
            </w:r>
          </w:p>
        </w:tc>
        <w:tc>
          <w:tcPr>
            <w:tcW w:w="5387" w:type="dxa"/>
            <w:vAlign w:val="center"/>
          </w:tcPr>
          <w:p w14:paraId="2FB45E09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mpack Pratama Industri Tbk</w:t>
            </w:r>
          </w:p>
        </w:tc>
      </w:tr>
      <w:tr w:rsidR="00F47232" w:rsidRPr="0097472E" w14:paraId="069025F1" w14:textId="77777777" w:rsidTr="00B04CF7">
        <w:trPr>
          <w:jc w:val="center"/>
        </w:trPr>
        <w:tc>
          <w:tcPr>
            <w:tcW w:w="963" w:type="dxa"/>
            <w:vAlign w:val="center"/>
          </w:tcPr>
          <w:p w14:paraId="4B08D642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lastRenderedPageBreak/>
              <w:t>17.</w:t>
            </w:r>
          </w:p>
        </w:tc>
        <w:tc>
          <w:tcPr>
            <w:tcW w:w="1843" w:type="dxa"/>
            <w:vAlign w:val="center"/>
          </w:tcPr>
          <w:p w14:paraId="2D1075AC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NCI</w:t>
            </w:r>
          </w:p>
        </w:tc>
        <w:tc>
          <w:tcPr>
            <w:tcW w:w="5387" w:type="dxa"/>
            <w:vAlign w:val="center"/>
          </w:tcPr>
          <w:p w14:paraId="6B7F1D33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ntan Wijaya International Tbk</w:t>
            </w:r>
          </w:p>
        </w:tc>
      </w:tr>
      <w:tr w:rsidR="00F47232" w:rsidRPr="0097472E" w14:paraId="6D44B331" w14:textId="77777777" w:rsidTr="00B04CF7">
        <w:trPr>
          <w:jc w:val="center"/>
        </w:trPr>
        <w:tc>
          <w:tcPr>
            <w:tcW w:w="963" w:type="dxa"/>
            <w:vAlign w:val="center"/>
          </w:tcPr>
          <w:p w14:paraId="630C3E21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18.</w:t>
            </w:r>
          </w:p>
        </w:tc>
        <w:tc>
          <w:tcPr>
            <w:tcW w:w="1843" w:type="dxa"/>
            <w:vAlign w:val="center"/>
          </w:tcPr>
          <w:p w14:paraId="67B85EF0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NDF</w:t>
            </w:r>
          </w:p>
        </w:tc>
        <w:tc>
          <w:tcPr>
            <w:tcW w:w="5387" w:type="dxa"/>
            <w:vAlign w:val="center"/>
          </w:tcPr>
          <w:p w14:paraId="271F0D0F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ndofood Sukses Makmur Tbk, PT</w:t>
            </w:r>
          </w:p>
        </w:tc>
      </w:tr>
      <w:tr w:rsidR="00F47232" w:rsidRPr="0097472E" w14:paraId="13EBEABF" w14:textId="77777777" w:rsidTr="00B04CF7">
        <w:trPr>
          <w:jc w:val="center"/>
        </w:trPr>
        <w:tc>
          <w:tcPr>
            <w:tcW w:w="963" w:type="dxa"/>
            <w:vAlign w:val="center"/>
          </w:tcPr>
          <w:p w14:paraId="7F9B4839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19.</w:t>
            </w:r>
          </w:p>
        </w:tc>
        <w:tc>
          <w:tcPr>
            <w:tcW w:w="1843" w:type="dxa"/>
            <w:vAlign w:val="center"/>
          </w:tcPr>
          <w:p w14:paraId="032EA26E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NDS</w:t>
            </w:r>
          </w:p>
        </w:tc>
        <w:tc>
          <w:tcPr>
            <w:tcW w:w="5387" w:type="dxa"/>
            <w:vAlign w:val="center"/>
          </w:tcPr>
          <w:p w14:paraId="2F1A02D8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ndospring Tbk</w:t>
            </w:r>
          </w:p>
        </w:tc>
      </w:tr>
      <w:tr w:rsidR="00F47232" w:rsidRPr="0097472E" w14:paraId="02E2202E" w14:textId="77777777" w:rsidTr="00B04CF7">
        <w:trPr>
          <w:jc w:val="center"/>
        </w:trPr>
        <w:tc>
          <w:tcPr>
            <w:tcW w:w="963" w:type="dxa"/>
            <w:vAlign w:val="center"/>
          </w:tcPr>
          <w:p w14:paraId="5C99566F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20.</w:t>
            </w:r>
          </w:p>
        </w:tc>
        <w:tc>
          <w:tcPr>
            <w:tcW w:w="1843" w:type="dxa"/>
            <w:vAlign w:val="center"/>
          </w:tcPr>
          <w:p w14:paraId="0195D13F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NKP</w:t>
            </w:r>
          </w:p>
        </w:tc>
        <w:tc>
          <w:tcPr>
            <w:tcW w:w="5387" w:type="dxa"/>
            <w:vAlign w:val="center"/>
          </w:tcPr>
          <w:p w14:paraId="6B890718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ndah Kiat Pulp &amp; Paper Tbk</w:t>
            </w:r>
          </w:p>
        </w:tc>
      </w:tr>
      <w:tr w:rsidR="00F47232" w:rsidRPr="0097472E" w14:paraId="42248DA5" w14:textId="77777777" w:rsidTr="00B04CF7">
        <w:trPr>
          <w:jc w:val="center"/>
        </w:trPr>
        <w:tc>
          <w:tcPr>
            <w:tcW w:w="963" w:type="dxa"/>
            <w:vAlign w:val="center"/>
          </w:tcPr>
          <w:p w14:paraId="37F9387D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21.</w:t>
            </w:r>
          </w:p>
        </w:tc>
        <w:tc>
          <w:tcPr>
            <w:tcW w:w="1843" w:type="dxa"/>
            <w:vAlign w:val="center"/>
          </w:tcPr>
          <w:p w14:paraId="6EF8DA98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NTP</w:t>
            </w:r>
          </w:p>
        </w:tc>
        <w:tc>
          <w:tcPr>
            <w:tcW w:w="5387" w:type="dxa"/>
            <w:vAlign w:val="center"/>
          </w:tcPr>
          <w:p w14:paraId="5BE6D920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ndocement Tunggal Prakasa Tbk</w:t>
            </w:r>
          </w:p>
        </w:tc>
      </w:tr>
      <w:tr w:rsidR="00F47232" w:rsidRPr="0097472E" w14:paraId="20998951" w14:textId="77777777" w:rsidTr="00B04CF7">
        <w:trPr>
          <w:jc w:val="center"/>
        </w:trPr>
        <w:tc>
          <w:tcPr>
            <w:tcW w:w="963" w:type="dxa"/>
            <w:vAlign w:val="center"/>
          </w:tcPr>
          <w:p w14:paraId="0F5AD7CC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22.</w:t>
            </w:r>
          </w:p>
        </w:tc>
        <w:tc>
          <w:tcPr>
            <w:tcW w:w="1843" w:type="dxa"/>
            <w:vAlign w:val="center"/>
          </w:tcPr>
          <w:p w14:paraId="2B157352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SSP</w:t>
            </w:r>
          </w:p>
        </w:tc>
        <w:tc>
          <w:tcPr>
            <w:tcW w:w="5387" w:type="dxa"/>
            <w:vAlign w:val="center"/>
          </w:tcPr>
          <w:p w14:paraId="70F5CBD4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Steel Pipe Industry of Indonesia Tbk</w:t>
            </w:r>
          </w:p>
        </w:tc>
      </w:tr>
      <w:tr w:rsidR="00F47232" w:rsidRPr="0097472E" w14:paraId="2AE14DB6" w14:textId="77777777" w:rsidTr="00B04CF7">
        <w:trPr>
          <w:jc w:val="center"/>
        </w:trPr>
        <w:tc>
          <w:tcPr>
            <w:tcW w:w="963" w:type="dxa"/>
            <w:vAlign w:val="center"/>
          </w:tcPr>
          <w:p w14:paraId="3D35A14C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23.</w:t>
            </w:r>
          </w:p>
        </w:tc>
        <w:tc>
          <w:tcPr>
            <w:tcW w:w="1843" w:type="dxa"/>
            <w:vAlign w:val="center"/>
          </w:tcPr>
          <w:p w14:paraId="4D79B547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JPFA</w:t>
            </w:r>
          </w:p>
        </w:tc>
        <w:tc>
          <w:tcPr>
            <w:tcW w:w="5387" w:type="dxa"/>
            <w:vAlign w:val="center"/>
          </w:tcPr>
          <w:p w14:paraId="512C485F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Japfa Comfeed Indonesia Tbk</w:t>
            </w:r>
          </w:p>
        </w:tc>
      </w:tr>
      <w:tr w:rsidR="00F47232" w:rsidRPr="0097472E" w14:paraId="795AE2D1" w14:textId="77777777" w:rsidTr="00B04CF7">
        <w:trPr>
          <w:jc w:val="center"/>
        </w:trPr>
        <w:tc>
          <w:tcPr>
            <w:tcW w:w="963" w:type="dxa"/>
            <w:vAlign w:val="center"/>
          </w:tcPr>
          <w:p w14:paraId="206F19DC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 xml:space="preserve">   24.</w:t>
            </w:r>
          </w:p>
        </w:tc>
        <w:tc>
          <w:tcPr>
            <w:tcW w:w="1843" w:type="dxa"/>
            <w:vAlign w:val="center"/>
          </w:tcPr>
          <w:p w14:paraId="613FBF1F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KEJU</w:t>
            </w:r>
          </w:p>
        </w:tc>
        <w:tc>
          <w:tcPr>
            <w:tcW w:w="5387" w:type="dxa"/>
            <w:vAlign w:val="center"/>
          </w:tcPr>
          <w:p w14:paraId="6593FCEC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Mulia Boga Raya Tbk, PT</w:t>
            </w:r>
          </w:p>
        </w:tc>
      </w:tr>
      <w:tr w:rsidR="00F47232" w:rsidRPr="0097472E" w14:paraId="76435978" w14:textId="77777777" w:rsidTr="00B04CF7">
        <w:trPr>
          <w:jc w:val="center"/>
        </w:trPr>
        <w:tc>
          <w:tcPr>
            <w:tcW w:w="963" w:type="dxa"/>
            <w:vAlign w:val="center"/>
          </w:tcPr>
          <w:p w14:paraId="2EBC5A26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25.</w:t>
            </w:r>
          </w:p>
        </w:tc>
        <w:tc>
          <w:tcPr>
            <w:tcW w:w="1843" w:type="dxa"/>
            <w:vAlign w:val="center"/>
          </w:tcPr>
          <w:p w14:paraId="0ADB1EC7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KLBF</w:t>
            </w:r>
          </w:p>
        </w:tc>
        <w:tc>
          <w:tcPr>
            <w:tcW w:w="5387" w:type="dxa"/>
            <w:vAlign w:val="center"/>
          </w:tcPr>
          <w:p w14:paraId="133869E6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Kalbe Farma Tbk</w:t>
            </w:r>
          </w:p>
        </w:tc>
      </w:tr>
      <w:tr w:rsidR="00F47232" w:rsidRPr="0097472E" w14:paraId="4AA5DDB9" w14:textId="77777777" w:rsidTr="00B04CF7">
        <w:trPr>
          <w:jc w:val="center"/>
        </w:trPr>
        <w:tc>
          <w:tcPr>
            <w:tcW w:w="963" w:type="dxa"/>
            <w:vAlign w:val="center"/>
          </w:tcPr>
          <w:p w14:paraId="10CC4449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26.</w:t>
            </w:r>
          </w:p>
        </w:tc>
        <w:tc>
          <w:tcPr>
            <w:tcW w:w="1843" w:type="dxa"/>
            <w:vAlign w:val="center"/>
          </w:tcPr>
          <w:p w14:paraId="07646962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MDKI</w:t>
            </w:r>
          </w:p>
        </w:tc>
        <w:tc>
          <w:tcPr>
            <w:tcW w:w="5387" w:type="dxa"/>
            <w:vAlign w:val="center"/>
          </w:tcPr>
          <w:p w14:paraId="322B854E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Emdeki Utama Tbk</w:t>
            </w:r>
          </w:p>
        </w:tc>
      </w:tr>
      <w:tr w:rsidR="00F47232" w:rsidRPr="0097472E" w14:paraId="6267F421" w14:textId="77777777" w:rsidTr="00B04CF7">
        <w:trPr>
          <w:jc w:val="center"/>
        </w:trPr>
        <w:tc>
          <w:tcPr>
            <w:tcW w:w="963" w:type="dxa"/>
            <w:vAlign w:val="center"/>
          </w:tcPr>
          <w:p w14:paraId="5837DA9F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27.</w:t>
            </w:r>
          </w:p>
        </w:tc>
        <w:tc>
          <w:tcPr>
            <w:tcW w:w="1843" w:type="dxa"/>
            <w:vAlign w:val="center"/>
          </w:tcPr>
          <w:p w14:paraId="71CAEC7C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MLBI</w:t>
            </w:r>
          </w:p>
        </w:tc>
        <w:tc>
          <w:tcPr>
            <w:tcW w:w="5387" w:type="dxa"/>
            <w:vAlign w:val="center"/>
          </w:tcPr>
          <w:p w14:paraId="10DF5260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Multi Bintang Indonesia Tbk, PT</w:t>
            </w:r>
          </w:p>
        </w:tc>
      </w:tr>
      <w:tr w:rsidR="00F47232" w:rsidRPr="0097472E" w14:paraId="4084C797" w14:textId="77777777" w:rsidTr="00B04CF7">
        <w:trPr>
          <w:jc w:val="center"/>
        </w:trPr>
        <w:tc>
          <w:tcPr>
            <w:tcW w:w="963" w:type="dxa"/>
            <w:vAlign w:val="center"/>
          </w:tcPr>
          <w:p w14:paraId="490D8C3A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28.</w:t>
            </w:r>
          </w:p>
        </w:tc>
        <w:tc>
          <w:tcPr>
            <w:tcW w:w="1843" w:type="dxa"/>
            <w:vAlign w:val="center"/>
          </w:tcPr>
          <w:p w14:paraId="27C958AD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MYOR</w:t>
            </w:r>
          </w:p>
        </w:tc>
        <w:tc>
          <w:tcPr>
            <w:tcW w:w="5387" w:type="dxa"/>
            <w:vAlign w:val="center"/>
          </w:tcPr>
          <w:p w14:paraId="725BA2E3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Mayora Indah Tbk</w:t>
            </w:r>
          </w:p>
        </w:tc>
      </w:tr>
      <w:tr w:rsidR="00F47232" w:rsidRPr="0097472E" w14:paraId="7F0E17DA" w14:textId="77777777" w:rsidTr="00B04CF7">
        <w:trPr>
          <w:jc w:val="center"/>
        </w:trPr>
        <w:tc>
          <w:tcPr>
            <w:tcW w:w="963" w:type="dxa"/>
            <w:vAlign w:val="center"/>
          </w:tcPr>
          <w:p w14:paraId="40E9BFB3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29.</w:t>
            </w:r>
          </w:p>
        </w:tc>
        <w:tc>
          <w:tcPr>
            <w:tcW w:w="1843" w:type="dxa"/>
            <w:vAlign w:val="center"/>
          </w:tcPr>
          <w:p w14:paraId="626C19AE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PBID</w:t>
            </w:r>
          </w:p>
        </w:tc>
        <w:tc>
          <w:tcPr>
            <w:tcW w:w="5387" w:type="dxa"/>
            <w:vAlign w:val="center"/>
          </w:tcPr>
          <w:p w14:paraId="68221860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Panca Budi Idaman Tbk</w:t>
            </w:r>
          </w:p>
        </w:tc>
      </w:tr>
      <w:tr w:rsidR="00F47232" w:rsidRPr="0097472E" w14:paraId="257FB30D" w14:textId="77777777" w:rsidTr="00B04CF7">
        <w:trPr>
          <w:jc w:val="center"/>
        </w:trPr>
        <w:tc>
          <w:tcPr>
            <w:tcW w:w="963" w:type="dxa"/>
            <w:vAlign w:val="center"/>
          </w:tcPr>
          <w:p w14:paraId="5AB6057F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30.</w:t>
            </w:r>
          </w:p>
        </w:tc>
        <w:tc>
          <w:tcPr>
            <w:tcW w:w="1843" w:type="dxa"/>
            <w:vAlign w:val="center"/>
          </w:tcPr>
          <w:p w14:paraId="13FDCA5B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PBRX</w:t>
            </w:r>
          </w:p>
        </w:tc>
        <w:tc>
          <w:tcPr>
            <w:tcW w:w="5387" w:type="dxa"/>
            <w:vAlign w:val="center"/>
          </w:tcPr>
          <w:p w14:paraId="0A48CA25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Pan Brothers Tbk</w:t>
            </w:r>
          </w:p>
        </w:tc>
      </w:tr>
      <w:tr w:rsidR="00F47232" w:rsidRPr="0097472E" w14:paraId="7630D2D9" w14:textId="77777777" w:rsidTr="00B04CF7">
        <w:trPr>
          <w:jc w:val="center"/>
        </w:trPr>
        <w:tc>
          <w:tcPr>
            <w:tcW w:w="963" w:type="dxa"/>
            <w:vAlign w:val="center"/>
          </w:tcPr>
          <w:p w14:paraId="2F04C9BF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31.</w:t>
            </w:r>
          </w:p>
        </w:tc>
        <w:tc>
          <w:tcPr>
            <w:tcW w:w="1843" w:type="dxa"/>
            <w:vAlign w:val="center"/>
          </w:tcPr>
          <w:p w14:paraId="65BC7DED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ROTI</w:t>
            </w:r>
          </w:p>
        </w:tc>
        <w:tc>
          <w:tcPr>
            <w:tcW w:w="5387" w:type="dxa"/>
            <w:vAlign w:val="center"/>
          </w:tcPr>
          <w:p w14:paraId="0B37C943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Nippon Indosari Corporindo Tbk</w:t>
            </w:r>
          </w:p>
        </w:tc>
      </w:tr>
      <w:tr w:rsidR="00F47232" w:rsidRPr="0097472E" w14:paraId="21997B4B" w14:textId="77777777" w:rsidTr="00B04CF7">
        <w:trPr>
          <w:jc w:val="center"/>
        </w:trPr>
        <w:tc>
          <w:tcPr>
            <w:tcW w:w="963" w:type="dxa"/>
            <w:vAlign w:val="center"/>
          </w:tcPr>
          <w:p w14:paraId="4A15C1EC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32.</w:t>
            </w:r>
          </w:p>
        </w:tc>
        <w:tc>
          <w:tcPr>
            <w:tcW w:w="1843" w:type="dxa"/>
            <w:vAlign w:val="center"/>
          </w:tcPr>
          <w:p w14:paraId="3FBD5493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SAMF</w:t>
            </w:r>
          </w:p>
        </w:tc>
        <w:tc>
          <w:tcPr>
            <w:tcW w:w="5387" w:type="dxa"/>
            <w:vAlign w:val="center"/>
          </w:tcPr>
          <w:p w14:paraId="5D625D13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Saraswanti Anugerah Makmur Tbk</w:t>
            </w:r>
          </w:p>
        </w:tc>
      </w:tr>
      <w:tr w:rsidR="00F47232" w:rsidRPr="0097472E" w14:paraId="4E66BAC0" w14:textId="77777777" w:rsidTr="00B04CF7">
        <w:trPr>
          <w:jc w:val="center"/>
        </w:trPr>
        <w:tc>
          <w:tcPr>
            <w:tcW w:w="963" w:type="dxa"/>
            <w:vAlign w:val="center"/>
          </w:tcPr>
          <w:p w14:paraId="181BBA79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33.</w:t>
            </w:r>
          </w:p>
        </w:tc>
        <w:tc>
          <w:tcPr>
            <w:tcW w:w="1843" w:type="dxa"/>
            <w:vAlign w:val="center"/>
          </w:tcPr>
          <w:p w14:paraId="7ACD7FB5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SSCO</w:t>
            </w:r>
          </w:p>
        </w:tc>
        <w:tc>
          <w:tcPr>
            <w:tcW w:w="5387" w:type="dxa"/>
            <w:vAlign w:val="center"/>
          </w:tcPr>
          <w:p w14:paraId="38A93518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Sumpreme Cable Manufacturing and Commerce Tbk</w:t>
            </w:r>
          </w:p>
        </w:tc>
      </w:tr>
      <w:tr w:rsidR="00F47232" w:rsidRPr="0097472E" w14:paraId="121C32DF" w14:textId="77777777" w:rsidTr="00B04CF7">
        <w:trPr>
          <w:jc w:val="center"/>
        </w:trPr>
        <w:tc>
          <w:tcPr>
            <w:tcW w:w="963" w:type="dxa"/>
            <w:vAlign w:val="center"/>
          </w:tcPr>
          <w:p w14:paraId="56173A34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34.</w:t>
            </w:r>
          </w:p>
        </w:tc>
        <w:tc>
          <w:tcPr>
            <w:tcW w:w="1843" w:type="dxa"/>
            <w:vAlign w:val="center"/>
          </w:tcPr>
          <w:p w14:paraId="5420D0A7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SCPI</w:t>
            </w:r>
          </w:p>
        </w:tc>
        <w:tc>
          <w:tcPr>
            <w:tcW w:w="5387" w:type="dxa"/>
            <w:vAlign w:val="center"/>
          </w:tcPr>
          <w:p w14:paraId="09F188DD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Organon Pharma Indonesia Tbk</w:t>
            </w:r>
          </w:p>
        </w:tc>
      </w:tr>
      <w:tr w:rsidR="00F47232" w:rsidRPr="0097472E" w14:paraId="44AF85F3" w14:textId="77777777" w:rsidTr="00B04CF7">
        <w:trPr>
          <w:jc w:val="center"/>
        </w:trPr>
        <w:tc>
          <w:tcPr>
            <w:tcW w:w="963" w:type="dxa"/>
            <w:vAlign w:val="center"/>
          </w:tcPr>
          <w:p w14:paraId="5ED84B68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35.</w:t>
            </w:r>
          </w:p>
        </w:tc>
        <w:tc>
          <w:tcPr>
            <w:tcW w:w="1843" w:type="dxa"/>
            <w:vAlign w:val="center"/>
          </w:tcPr>
          <w:p w14:paraId="2AD1D00A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SIDO</w:t>
            </w:r>
          </w:p>
        </w:tc>
        <w:tc>
          <w:tcPr>
            <w:tcW w:w="5387" w:type="dxa"/>
            <w:vAlign w:val="center"/>
          </w:tcPr>
          <w:p w14:paraId="4E26E1C1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ndustri Jamu &amp; Farmasi Sido Muncul Tbk</w:t>
            </w:r>
          </w:p>
        </w:tc>
      </w:tr>
      <w:tr w:rsidR="00F47232" w:rsidRPr="0097472E" w14:paraId="12F00AAA" w14:textId="77777777" w:rsidTr="00B04CF7">
        <w:trPr>
          <w:jc w:val="center"/>
        </w:trPr>
        <w:tc>
          <w:tcPr>
            <w:tcW w:w="963" w:type="dxa"/>
            <w:vAlign w:val="center"/>
          </w:tcPr>
          <w:p w14:paraId="1CB29724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36.</w:t>
            </w:r>
          </w:p>
        </w:tc>
        <w:tc>
          <w:tcPr>
            <w:tcW w:w="1843" w:type="dxa"/>
            <w:vAlign w:val="center"/>
          </w:tcPr>
          <w:p w14:paraId="0A5D0E15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SKBM</w:t>
            </w:r>
          </w:p>
        </w:tc>
        <w:tc>
          <w:tcPr>
            <w:tcW w:w="5387" w:type="dxa"/>
            <w:vAlign w:val="center"/>
          </w:tcPr>
          <w:p w14:paraId="2EF1F27A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Sekar Bumi Tbk, PT</w:t>
            </w:r>
          </w:p>
        </w:tc>
      </w:tr>
      <w:tr w:rsidR="00F47232" w:rsidRPr="0097472E" w14:paraId="1841E7CB" w14:textId="77777777" w:rsidTr="00B04CF7">
        <w:trPr>
          <w:jc w:val="center"/>
        </w:trPr>
        <w:tc>
          <w:tcPr>
            <w:tcW w:w="963" w:type="dxa"/>
            <w:vAlign w:val="center"/>
          </w:tcPr>
          <w:p w14:paraId="1DD5D528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lastRenderedPageBreak/>
              <w:t>37.</w:t>
            </w:r>
          </w:p>
        </w:tc>
        <w:tc>
          <w:tcPr>
            <w:tcW w:w="1843" w:type="dxa"/>
            <w:vAlign w:val="center"/>
          </w:tcPr>
          <w:p w14:paraId="2F5F1841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SKLT</w:t>
            </w:r>
          </w:p>
        </w:tc>
        <w:tc>
          <w:tcPr>
            <w:tcW w:w="5387" w:type="dxa"/>
            <w:vAlign w:val="center"/>
          </w:tcPr>
          <w:p w14:paraId="6E323C58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Sekar Laut Tbk, PT</w:t>
            </w:r>
          </w:p>
        </w:tc>
      </w:tr>
      <w:tr w:rsidR="00F47232" w:rsidRPr="0097472E" w14:paraId="2E905E88" w14:textId="77777777" w:rsidTr="00B04CF7">
        <w:trPr>
          <w:jc w:val="center"/>
        </w:trPr>
        <w:tc>
          <w:tcPr>
            <w:tcW w:w="963" w:type="dxa"/>
            <w:vAlign w:val="center"/>
          </w:tcPr>
          <w:p w14:paraId="336618E9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38.</w:t>
            </w:r>
          </w:p>
        </w:tc>
        <w:tc>
          <w:tcPr>
            <w:tcW w:w="1843" w:type="dxa"/>
            <w:vAlign w:val="center"/>
          </w:tcPr>
          <w:p w14:paraId="6ED66507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SLIS</w:t>
            </w:r>
          </w:p>
        </w:tc>
        <w:tc>
          <w:tcPr>
            <w:tcW w:w="5387" w:type="dxa"/>
            <w:vAlign w:val="center"/>
          </w:tcPr>
          <w:p w14:paraId="31EEBB33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Gaya Abadi Sempurna Tbk</w:t>
            </w:r>
          </w:p>
        </w:tc>
      </w:tr>
      <w:tr w:rsidR="00F47232" w:rsidRPr="0097472E" w14:paraId="4A9AB740" w14:textId="77777777" w:rsidTr="00B04CF7">
        <w:trPr>
          <w:jc w:val="center"/>
        </w:trPr>
        <w:tc>
          <w:tcPr>
            <w:tcW w:w="963" w:type="dxa"/>
            <w:vAlign w:val="center"/>
          </w:tcPr>
          <w:p w14:paraId="73875A6D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39.</w:t>
            </w:r>
          </w:p>
        </w:tc>
        <w:tc>
          <w:tcPr>
            <w:tcW w:w="1843" w:type="dxa"/>
            <w:vAlign w:val="center"/>
          </w:tcPr>
          <w:p w14:paraId="2AA4EB54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SMGR</w:t>
            </w:r>
          </w:p>
        </w:tc>
        <w:tc>
          <w:tcPr>
            <w:tcW w:w="5387" w:type="dxa"/>
            <w:vAlign w:val="center"/>
          </w:tcPr>
          <w:p w14:paraId="13E4C65E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Semen Indonesia (Persero) Tbk</w:t>
            </w:r>
          </w:p>
        </w:tc>
      </w:tr>
      <w:tr w:rsidR="00F47232" w:rsidRPr="0097472E" w14:paraId="6B61637A" w14:textId="77777777" w:rsidTr="00B04CF7">
        <w:trPr>
          <w:jc w:val="center"/>
        </w:trPr>
        <w:tc>
          <w:tcPr>
            <w:tcW w:w="963" w:type="dxa"/>
            <w:vAlign w:val="center"/>
          </w:tcPr>
          <w:p w14:paraId="2C74E772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40.</w:t>
            </w:r>
          </w:p>
        </w:tc>
        <w:tc>
          <w:tcPr>
            <w:tcW w:w="1843" w:type="dxa"/>
            <w:vAlign w:val="center"/>
          </w:tcPr>
          <w:p w14:paraId="1BDFC80C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SMSM</w:t>
            </w:r>
          </w:p>
        </w:tc>
        <w:tc>
          <w:tcPr>
            <w:tcW w:w="5387" w:type="dxa"/>
            <w:vAlign w:val="center"/>
          </w:tcPr>
          <w:p w14:paraId="730A40B5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Selamat Sempurna Tbk</w:t>
            </w:r>
          </w:p>
        </w:tc>
      </w:tr>
      <w:tr w:rsidR="00F47232" w:rsidRPr="0097472E" w14:paraId="15F5CD5C" w14:textId="77777777" w:rsidTr="00B04CF7">
        <w:trPr>
          <w:jc w:val="center"/>
        </w:trPr>
        <w:tc>
          <w:tcPr>
            <w:tcW w:w="963" w:type="dxa"/>
            <w:vAlign w:val="center"/>
          </w:tcPr>
          <w:p w14:paraId="123225C0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41.</w:t>
            </w:r>
          </w:p>
        </w:tc>
        <w:tc>
          <w:tcPr>
            <w:tcW w:w="1843" w:type="dxa"/>
            <w:vAlign w:val="center"/>
          </w:tcPr>
          <w:p w14:paraId="28DEF5EB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TBMS</w:t>
            </w:r>
          </w:p>
        </w:tc>
        <w:tc>
          <w:tcPr>
            <w:tcW w:w="5387" w:type="dxa"/>
            <w:vAlign w:val="center"/>
          </w:tcPr>
          <w:p w14:paraId="0C8CF092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Tembaga Mulia Semanan Tbk</w:t>
            </w:r>
          </w:p>
        </w:tc>
      </w:tr>
      <w:tr w:rsidR="00F47232" w:rsidRPr="0097472E" w14:paraId="30AE2002" w14:textId="77777777" w:rsidTr="00B04CF7">
        <w:trPr>
          <w:jc w:val="center"/>
        </w:trPr>
        <w:tc>
          <w:tcPr>
            <w:tcW w:w="963" w:type="dxa"/>
            <w:vAlign w:val="center"/>
          </w:tcPr>
          <w:p w14:paraId="11D3FE5E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42.</w:t>
            </w:r>
          </w:p>
        </w:tc>
        <w:tc>
          <w:tcPr>
            <w:tcW w:w="1843" w:type="dxa"/>
            <w:vAlign w:val="center"/>
          </w:tcPr>
          <w:p w14:paraId="0CD21B9E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TKIM</w:t>
            </w:r>
          </w:p>
        </w:tc>
        <w:tc>
          <w:tcPr>
            <w:tcW w:w="5387" w:type="dxa"/>
            <w:vAlign w:val="center"/>
          </w:tcPr>
          <w:p w14:paraId="737A2A1A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Pabrik Kertas Tjiwi Kimia Tbk</w:t>
            </w:r>
          </w:p>
        </w:tc>
      </w:tr>
      <w:tr w:rsidR="00F47232" w:rsidRPr="0097472E" w14:paraId="276CF7CA" w14:textId="77777777" w:rsidTr="00B04CF7">
        <w:trPr>
          <w:jc w:val="center"/>
        </w:trPr>
        <w:tc>
          <w:tcPr>
            <w:tcW w:w="963" w:type="dxa"/>
            <w:vAlign w:val="center"/>
          </w:tcPr>
          <w:p w14:paraId="230EAA3F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43.</w:t>
            </w:r>
          </w:p>
        </w:tc>
        <w:tc>
          <w:tcPr>
            <w:tcW w:w="1843" w:type="dxa"/>
            <w:vAlign w:val="center"/>
          </w:tcPr>
          <w:p w14:paraId="04A5EB3D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TSPC</w:t>
            </w:r>
          </w:p>
        </w:tc>
        <w:tc>
          <w:tcPr>
            <w:tcW w:w="5387" w:type="dxa"/>
            <w:vAlign w:val="center"/>
          </w:tcPr>
          <w:p w14:paraId="6C3E270C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Tempo Scan Pasific Tbk</w:t>
            </w:r>
          </w:p>
        </w:tc>
      </w:tr>
      <w:tr w:rsidR="00F47232" w:rsidRPr="0097472E" w14:paraId="7C6081C5" w14:textId="77777777" w:rsidTr="00B04CF7">
        <w:trPr>
          <w:jc w:val="center"/>
        </w:trPr>
        <w:tc>
          <w:tcPr>
            <w:tcW w:w="963" w:type="dxa"/>
            <w:vAlign w:val="center"/>
          </w:tcPr>
          <w:p w14:paraId="1A6AC0C0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44.</w:t>
            </w:r>
          </w:p>
        </w:tc>
        <w:tc>
          <w:tcPr>
            <w:tcW w:w="1843" w:type="dxa"/>
            <w:vAlign w:val="center"/>
          </w:tcPr>
          <w:p w14:paraId="0C713A5A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UCID</w:t>
            </w:r>
          </w:p>
        </w:tc>
        <w:tc>
          <w:tcPr>
            <w:tcW w:w="5387" w:type="dxa"/>
            <w:vAlign w:val="center"/>
          </w:tcPr>
          <w:p w14:paraId="6ED855CD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Uni-Charm Indonesia Tbk</w:t>
            </w:r>
          </w:p>
        </w:tc>
      </w:tr>
      <w:tr w:rsidR="00F47232" w:rsidRPr="0097472E" w14:paraId="79006B44" w14:textId="77777777" w:rsidTr="00B04CF7">
        <w:trPr>
          <w:jc w:val="center"/>
        </w:trPr>
        <w:tc>
          <w:tcPr>
            <w:tcW w:w="963" w:type="dxa"/>
            <w:vAlign w:val="center"/>
          </w:tcPr>
          <w:p w14:paraId="1D5F5CC7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45.</w:t>
            </w:r>
          </w:p>
        </w:tc>
        <w:tc>
          <w:tcPr>
            <w:tcW w:w="1843" w:type="dxa"/>
            <w:vAlign w:val="center"/>
          </w:tcPr>
          <w:p w14:paraId="6E76FBA8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ULTJ</w:t>
            </w:r>
          </w:p>
        </w:tc>
        <w:tc>
          <w:tcPr>
            <w:tcW w:w="5387" w:type="dxa"/>
            <w:vAlign w:val="center"/>
          </w:tcPr>
          <w:p w14:paraId="65A1532A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Ultrajaya Milk Industry and Trading Company Tbk</w:t>
            </w:r>
          </w:p>
        </w:tc>
      </w:tr>
      <w:tr w:rsidR="00F47232" w:rsidRPr="0097472E" w14:paraId="11BB4B65" w14:textId="77777777" w:rsidTr="00B04CF7">
        <w:trPr>
          <w:jc w:val="center"/>
        </w:trPr>
        <w:tc>
          <w:tcPr>
            <w:tcW w:w="963" w:type="dxa"/>
            <w:vAlign w:val="center"/>
          </w:tcPr>
          <w:p w14:paraId="201FF6F5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46.</w:t>
            </w:r>
          </w:p>
        </w:tc>
        <w:tc>
          <w:tcPr>
            <w:tcW w:w="1843" w:type="dxa"/>
            <w:vAlign w:val="center"/>
          </w:tcPr>
          <w:p w14:paraId="0551D42C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UNIC</w:t>
            </w:r>
          </w:p>
        </w:tc>
        <w:tc>
          <w:tcPr>
            <w:tcW w:w="5387" w:type="dxa"/>
            <w:vAlign w:val="center"/>
          </w:tcPr>
          <w:p w14:paraId="2F45542F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Unggul Indah Cahaya Tbk</w:t>
            </w:r>
          </w:p>
        </w:tc>
      </w:tr>
      <w:tr w:rsidR="00F47232" w:rsidRPr="0097472E" w14:paraId="503FA45A" w14:textId="77777777" w:rsidTr="00B04CF7">
        <w:trPr>
          <w:jc w:val="center"/>
        </w:trPr>
        <w:tc>
          <w:tcPr>
            <w:tcW w:w="963" w:type="dxa"/>
            <w:vAlign w:val="center"/>
          </w:tcPr>
          <w:p w14:paraId="59481DA2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47</w:t>
            </w:r>
          </w:p>
        </w:tc>
        <w:tc>
          <w:tcPr>
            <w:tcW w:w="1843" w:type="dxa"/>
            <w:vAlign w:val="center"/>
          </w:tcPr>
          <w:p w14:paraId="3EA5B5AE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UNVR</w:t>
            </w:r>
          </w:p>
        </w:tc>
        <w:tc>
          <w:tcPr>
            <w:tcW w:w="5387" w:type="dxa"/>
            <w:vAlign w:val="center"/>
          </w:tcPr>
          <w:p w14:paraId="7637A847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Unilever Indonesia Tbk</w:t>
            </w:r>
          </w:p>
        </w:tc>
      </w:tr>
      <w:tr w:rsidR="00F47232" w:rsidRPr="0097472E" w14:paraId="0919D373" w14:textId="77777777" w:rsidTr="00B04CF7">
        <w:trPr>
          <w:jc w:val="center"/>
        </w:trPr>
        <w:tc>
          <w:tcPr>
            <w:tcW w:w="963" w:type="dxa"/>
            <w:vAlign w:val="center"/>
          </w:tcPr>
          <w:p w14:paraId="3490F493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  <w:lang w:val="id-ID"/>
              </w:rPr>
              <w:t>48.</w:t>
            </w:r>
          </w:p>
        </w:tc>
        <w:tc>
          <w:tcPr>
            <w:tcW w:w="1843" w:type="dxa"/>
            <w:vAlign w:val="center"/>
          </w:tcPr>
          <w:p w14:paraId="38038A1D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WOOD</w:t>
            </w:r>
          </w:p>
        </w:tc>
        <w:tc>
          <w:tcPr>
            <w:tcW w:w="5387" w:type="dxa"/>
            <w:vAlign w:val="center"/>
          </w:tcPr>
          <w:p w14:paraId="7AD644C9" w14:textId="77777777" w:rsidR="00F47232" w:rsidRPr="0097472E" w:rsidRDefault="00F47232" w:rsidP="00B04CF7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</w:pPr>
            <w:r w:rsidRPr="0097472E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id-ID"/>
              </w:rPr>
              <w:t>Integra Indocabinet Tbk</w:t>
            </w:r>
          </w:p>
        </w:tc>
      </w:tr>
    </w:tbl>
    <w:p w14:paraId="3ED1A324" w14:textId="77777777" w:rsidR="00F47232" w:rsidRPr="0097472E" w:rsidRDefault="00F47232" w:rsidP="00F47232">
      <w:pPr>
        <w:spacing w:line="24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0B6C770B" w14:textId="77777777" w:rsidR="00F47232" w:rsidRPr="0097472E" w:rsidRDefault="00F47232" w:rsidP="00F47232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br w:type="page"/>
      </w:r>
    </w:p>
    <w:p w14:paraId="5B1FA81A" w14:textId="77777777" w:rsidR="00F47232" w:rsidRPr="0097472E" w:rsidRDefault="00F47232" w:rsidP="00F47232">
      <w:pPr>
        <w:spacing w:line="24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lastRenderedPageBreak/>
        <w:t>Lampiran 2</w:t>
      </w:r>
    </w:p>
    <w:p w14:paraId="6880D5BE" w14:textId="77777777" w:rsidR="00F47232" w:rsidRPr="0097472E" w:rsidRDefault="00F47232" w:rsidP="00F47232">
      <w:pPr>
        <w:spacing w:line="24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3194D43C" w14:textId="77777777" w:rsidR="00F47232" w:rsidRPr="0097472E" w:rsidRDefault="00F47232" w:rsidP="00F47232">
      <w:pPr>
        <w:spacing w:line="240" w:lineRule="auto"/>
        <w:ind w:firstLine="720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 xml:space="preserve">Hasil Perhitungan </w:t>
      </w:r>
      <w:r w:rsidRPr="0097472E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lang w:val="id-ID"/>
        </w:rPr>
        <w:t xml:space="preserve">Bonus Scheme </w:t>
      </w: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>Pada Perusahaan Manufaktur Tahun 2019-2022</w:t>
      </w:r>
    </w:p>
    <w:tbl>
      <w:tblPr>
        <w:tblW w:w="892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97"/>
        <w:gridCol w:w="1366"/>
        <w:gridCol w:w="2824"/>
        <w:gridCol w:w="2676"/>
        <w:gridCol w:w="1470"/>
      </w:tblGrid>
      <w:tr w:rsidR="00F47232" w:rsidRPr="0097472E" w14:paraId="16516B8E" w14:textId="77777777" w:rsidTr="00B04CF7">
        <w:trPr>
          <w:trHeight w:val="315"/>
          <w:jc w:val="center"/>
        </w:trPr>
        <w:tc>
          <w:tcPr>
            <w:tcW w:w="897" w:type="dxa"/>
            <w:shd w:val="clear" w:color="auto" w:fill="auto"/>
            <w:noWrap/>
            <w:vAlign w:val="center"/>
            <w:hideMark/>
          </w:tcPr>
          <w:p w14:paraId="359EBF1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Tahun</w:t>
            </w:r>
          </w:p>
        </w:tc>
        <w:tc>
          <w:tcPr>
            <w:tcW w:w="1366" w:type="dxa"/>
            <w:shd w:val="clear" w:color="auto" w:fill="auto"/>
            <w:noWrap/>
            <w:vAlign w:val="center"/>
            <w:hideMark/>
          </w:tcPr>
          <w:p w14:paraId="26159F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Kode Saham</w:t>
            </w:r>
          </w:p>
        </w:tc>
        <w:tc>
          <w:tcPr>
            <w:tcW w:w="2824" w:type="dxa"/>
            <w:shd w:val="clear" w:color="auto" w:fill="auto"/>
            <w:noWrap/>
            <w:vAlign w:val="center"/>
            <w:hideMark/>
          </w:tcPr>
          <w:p w14:paraId="2687BE8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Laba Bersih Tahun t</w:t>
            </w:r>
          </w:p>
        </w:tc>
        <w:tc>
          <w:tcPr>
            <w:tcW w:w="2676" w:type="dxa"/>
            <w:shd w:val="clear" w:color="auto" w:fill="auto"/>
            <w:noWrap/>
            <w:vAlign w:val="center"/>
            <w:hideMark/>
          </w:tcPr>
          <w:p w14:paraId="40A4808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Laba Bersih Tahun t-1</w:t>
            </w:r>
          </w:p>
        </w:tc>
        <w:tc>
          <w:tcPr>
            <w:tcW w:w="1163" w:type="dxa"/>
            <w:shd w:val="clear" w:color="auto" w:fill="auto"/>
            <w:noWrap/>
            <w:vAlign w:val="center"/>
            <w:hideMark/>
          </w:tcPr>
          <w:p w14:paraId="01E3AC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ITRENDLB</w:t>
            </w:r>
          </w:p>
        </w:tc>
      </w:tr>
      <w:tr w:rsidR="00F47232" w:rsidRPr="0097472E" w14:paraId="70C0E533" w14:textId="77777777" w:rsidTr="00B04CF7">
        <w:trPr>
          <w:trHeight w:val="315"/>
          <w:jc w:val="center"/>
        </w:trPr>
        <w:tc>
          <w:tcPr>
            <w:tcW w:w="897" w:type="dxa"/>
            <w:vMerge w:val="restart"/>
            <w:shd w:val="clear" w:color="auto" w:fill="auto"/>
            <w:noWrap/>
            <w:vAlign w:val="center"/>
            <w:hideMark/>
          </w:tcPr>
          <w:p w14:paraId="4C97F0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19</w:t>
            </w: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BEB3A1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KP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A1FE54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4.355.268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4AB06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4.226.271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02AB0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5</w:t>
            </w:r>
          </w:p>
        </w:tc>
      </w:tr>
      <w:tr w:rsidR="00F47232" w:rsidRPr="0097472E" w14:paraId="3D5B7050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325CE2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C62E5D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LDO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917647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8.421.735.355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176AF8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2.650.954.208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139B1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84</w:t>
            </w:r>
          </w:p>
        </w:tc>
      </w:tr>
      <w:tr w:rsidR="00F47232" w:rsidRPr="0097472E" w14:paraId="21C2958D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7F08D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279B1D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RNA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1A7A75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7.675.239.509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7CCB86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8.207.798.602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3CC5AC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38</w:t>
            </w:r>
          </w:p>
        </w:tc>
      </w:tr>
      <w:tr w:rsidR="00F47232" w:rsidRPr="0097472E" w14:paraId="240F7C16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0F00A3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3C5424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UD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18BF37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4.021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107B7A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0.467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01D6DF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7</w:t>
            </w:r>
          </w:p>
        </w:tc>
      </w:tr>
      <w:tr w:rsidR="00F47232" w:rsidRPr="0097472E" w14:paraId="482F9482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1182C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771E3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AKK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724C4D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065.725.935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89F91F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.302.390.6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CAF9D3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6</w:t>
            </w:r>
          </w:p>
        </w:tc>
      </w:tr>
      <w:tr w:rsidR="00F47232" w:rsidRPr="0097472E" w14:paraId="3D58CB3C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646122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D6D02F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EKA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A16A8C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5.459.200.242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25589E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2.649.656.775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69716F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33</w:t>
            </w:r>
          </w:p>
        </w:tc>
      </w:tr>
      <w:tr w:rsidR="00F47232" w:rsidRPr="0097472E" w14:paraId="771857B3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2799D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EAB905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LEO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6CD49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0.756.461.708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C7FE87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3.261.752.474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20579A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07</w:t>
            </w:r>
          </w:p>
        </w:tc>
      </w:tr>
      <w:tr w:rsidR="00F47232" w:rsidRPr="0097472E" w14:paraId="4C1871CB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BE9670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422AB9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PIN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11DD2A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15.390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026B1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599.333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763008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9</w:t>
            </w:r>
          </w:p>
        </w:tc>
      </w:tr>
      <w:tr w:rsidR="00F47232" w:rsidRPr="0097472E" w14:paraId="491451B7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60D2536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FD6B4B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DVLA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AE0AF7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1.783.249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8B77AC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0.651.968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1ED56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1</w:t>
            </w:r>
          </w:p>
        </w:tc>
      </w:tr>
      <w:tr w:rsidR="00F47232" w:rsidRPr="0097472E" w14:paraId="6DB97071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B8FA47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0A5FC1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ESI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AC3FB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91.566.812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BA3C40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53.176.479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4A51F9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5</w:t>
            </w:r>
          </w:p>
        </w:tc>
      </w:tr>
      <w:tr w:rsidR="00F47232" w:rsidRPr="0097472E" w14:paraId="0F5EB8B5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E1B8C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1F0727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FASW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062DE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86.833.390.696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C10B7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05.367.771.073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5856A7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0</w:t>
            </w:r>
          </w:p>
        </w:tc>
      </w:tr>
      <w:tr w:rsidR="00F47232" w:rsidRPr="0097472E" w14:paraId="02BCE87F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FE0B4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A6BD8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GOOD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665C63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35.766.359.48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970F3E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26.481.597.11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D48F3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2</w:t>
            </w:r>
          </w:p>
        </w:tc>
      </w:tr>
      <w:tr w:rsidR="00F47232" w:rsidRPr="0097472E" w14:paraId="0D7DFEE3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430036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0FED0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MS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A82257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.721.513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DE47D5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.538.418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1A9E33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1</w:t>
            </w:r>
          </w:p>
        </w:tc>
      </w:tr>
      <w:tr w:rsidR="00F47232" w:rsidRPr="0097472E" w14:paraId="459DB20B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5A7F8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7F121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CB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8AA40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360.029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66D4A4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658.781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9C856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5</w:t>
            </w:r>
          </w:p>
        </w:tc>
      </w:tr>
      <w:tr w:rsidR="00F47232" w:rsidRPr="0097472E" w14:paraId="6688C298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DC4195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70D64D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FI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7E363F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9.266.142.81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97E50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9.892.740.046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DD95B1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9</w:t>
            </w:r>
          </w:p>
        </w:tc>
      </w:tr>
      <w:tr w:rsidR="00F47232" w:rsidRPr="0097472E" w14:paraId="2E126548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79E2C5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A18E23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MPC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7AC6B6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3.145.200.039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CA0D9B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5.523.929.164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1CDC52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8</w:t>
            </w:r>
          </w:p>
        </w:tc>
      </w:tr>
      <w:tr w:rsidR="00F47232" w:rsidRPr="0097472E" w14:paraId="2A04E9AE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2C4406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DE70FE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C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458CC2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.811.736.623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D9CF4D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.675.673.703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5968F1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3</w:t>
            </w:r>
          </w:p>
        </w:tc>
      </w:tr>
      <w:tr w:rsidR="00F47232" w:rsidRPr="0097472E" w14:paraId="3F34ABE1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985849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23B65A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F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BB85DC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902.729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AF1D95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961.851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B2C57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9</w:t>
            </w:r>
          </w:p>
        </w:tc>
      </w:tr>
      <w:tr w:rsidR="00F47232" w:rsidRPr="0097472E" w14:paraId="1E05532A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62B2BF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E7195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S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67A02F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1.465.560.351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1D1978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0.686.883.366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0AED3F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2</w:t>
            </w:r>
          </w:p>
        </w:tc>
      </w:tr>
      <w:tr w:rsidR="00F47232" w:rsidRPr="0097472E" w14:paraId="6FA324EF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D5435D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2A2732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K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D28E7F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814.295.39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55833D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517.811.086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3CAA18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5</w:t>
            </w:r>
          </w:p>
        </w:tc>
      </w:tr>
      <w:tr w:rsidR="00F47232" w:rsidRPr="0097472E" w14:paraId="4BE286BC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60CCD8D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DA6844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T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82E1E3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35.305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C491BA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45.937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BB7F94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60</w:t>
            </w:r>
          </w:p>
        </w:tc>
      </w:tr>
      <w:tr w:rsidR="00F47232" w:rsidRPr="0097472E" w14:paraId="4B917BCC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C57BC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CF1058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S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56D64C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5.694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0C01F9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8.741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58933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,81</w:t>
            </w:r>
          </w:p>
        </w:tc>
      </w:tr>
      <w:tr w:rsidR="00F47232" w:rsidRPr="0097472E" w14:paraId="6F4C0D34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74721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ED0433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JPFA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6AF719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83.857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3A59B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253.201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33EE7B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4</w:t>
            </w:r>
          </w:p>
        </w:tc>
      </w:tr>
      <w:tr w:rsidR="00F47232" w:rsidRPr="0097472E" w14:paraId="2CDEAECE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3A366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EAB70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EJU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219407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8.047.666.143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DCB10C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7.479.160.972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24FDD0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45</w:t>
            </w:r>
          </w:p>
        </w:tc>
      </w:tr>
      <w:tr w:rsidR="00F47232" w:rsidRPr="0097472E" w14:paraId="0482F9DD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5E4F23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B2C4E7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LBF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DCA1CA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537.601.823.645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DB9A67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497.261.964.757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633990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2</w:t>
            </w:r>
          </w:p>
        </w:tc>
      </w:tr>
      <w:tr w:rsidR="00F47232" w:rsidRPr="0097472E" w14:paraId="638DB98A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FB855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DC6FE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DK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6150AC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2.859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04B8E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3.788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7DA950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7</w:t>
            </w:r>
          </w:p>
        </w:tc>
      </w:tr>
      <w:tr w:rsidR="00F47232" w:rsidRPr="0097472E" w14:paraId="5F9FD4D8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F13C0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3D527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LB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35F6FE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06.059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F551E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24.807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5F83D5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8</w:t>
            </w:r>
          </w:p>
        </w:tc>
      </w:tr>
      <w:tr w:rsidR="00F47232" w:rsidRPr="0097472E" w14:paraId="553DB9F6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1B554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46F4A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YOR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C9C96E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039.404.206.764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E5662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60.434.280.304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2FE6A3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6</w:t>
            </w:r>
          </w:p>
        </w:tc>
      </w:tr>
      <w:tr w:rsidR="00F47232" w:rsidRPr="0097472E" w14:paraId="0FB1B018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C1407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76FCF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ID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785B3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3.626.619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F4B4A7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97.628.915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673B3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5</w:t>
            </w:r>
          </w:p>
        </w:tc>
      </w:tr>
      <w:tr w:rsidR="00F47232" w:rsidRPr="0097472E" w14:paraId="4B19F5CD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EBD418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D8732A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RX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6AF185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7.025.144.742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646B6F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5.463.710.023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1E64C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1</w:t>
            </w:r>
          </w:p>
        </w:tc>
      </w:tr>
      <w:tr w:rsidR="00F47232" w:rsidRPr="0097472E" w14:paraId="76E9EA69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DF793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DEF54D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OT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1962BE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6.518.557.42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91FCD9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7.171.436.363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41EA69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86</w:t>
            </w:r>
          </w:p>
        </w:tc>
      </w:tr>
      <w:tr w:rsidR="00F47232" w:rsidRPr="0097472E" w14:paraId="32AC0723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6D2AC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B22AD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F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C64325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1.375.090.726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AEB5A1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2.114.971.185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1EB15B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9</w:t>
            </w:r>
          </w:p>
        </w:tc>
      </w:tr>
      <w:tr w:rsidR="00F47232" w:rsidRPr="0097472E" w14:paraId="109EB767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C9A896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F9634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CO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064E9D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3.593.922.331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A6B030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53.995.332.656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6608A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0</w:t>
            </w:r>
          </w:p>
        </w:tc>
      </w:tr>
      <w:tr w:rsidR="00F47232" w:rsidRPr="0097472E" w14:paraId="56FFC208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3EEA77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59C1B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CP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0D088A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2.652.526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B18530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7.091.642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7F3608E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9</w:t>
            </w:r>
          </w:p>
        </w:tc>
      </w:tr>
      <w:tr w:rsidR="00F47232" w:rsidRPr="0097472E" w14:paraId="53A082DF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CC3978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69902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IDO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6F2035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07.689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D7742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63.849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3489C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2</w:t>
            </w:r>
          </w:p>
        </w:tc>
      </w:tr>
      <w:tr w:rsidR="00F47232" w:rsidRPr="0097472E" w14:paraId="50B67D3D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FC9837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0C67A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BM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963BD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57.169.058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26072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.954.632.472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912C9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6</w:t>
            </w:r>
          </w:p>
        </w:tc>
      </w:tr>
      <w:tr w:rsidR="00F47232" w:rsidRPr="0097472E" w14:paraId="4DB521A2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3EF5E6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104AB8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LT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B35DA7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4.943.627.9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C0A37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1.954.131.252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EF7A65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41</w:t>
            </w:r>
          </w:p>
        </w:tc>
      </w:tr>
      <w:tr w:rsidR="00F47232" w:rsidRPr="0097472E" w14:paraId="10D11BCB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8D82F6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89E42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LIS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A68280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9.514.868.296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8D507E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.438.165.53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F9D4E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38</w:t>
            </w:r>
          </w:p>
        </w:tc>
      </w:tr>
      <w:tr w:rsidR="00F47232" w:rsidRPr="0097472E" w14:paraId="066427D0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123E2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8C7A5C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GR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E2FA10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371.233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4416C4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085.704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CE488E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7</w:t>
            </w:r>
          </w:p>
        </w:tc>
      </w:tr>
      <w:tr w:rsidR="00F47232" w:rsidRPr="0097472E" w14:paraId="4545C700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B5804A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AB6FC9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SM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906089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38.676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784AF3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33.550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841F4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1</w:t>
            </w:r>
          </w:p>
        </w:tc>
      </w:tr>
      <w:tr w:rsidR="00F47232" w:rsidRPr="0097472E" w14:paraId="43FB45B2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0F018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5D973C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BMS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23AE34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4.941.013.852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82DA95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2.351.723.121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AC5DEA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1</w:t>
            </w:r>
          </w:p>
        </w:tc>
      </w:tr>
      <w:tr w:rsidR="00F47232" w:rsidRPr="0097472E" w14:paraId="55E60B26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9AD8A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1B7174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KIM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804408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314.738.916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62C57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558.112.029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5E1490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5</w:t>
            </w:r>
          </w:p>
        </w:tc>
      </w:tr>
      <w:tr w:rsidR="00F47232" w:rsidRPr="0097472E" w14:paraId="0AA2DEB3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54689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E24EE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PC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9EE168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95.154.912.874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DE2B6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40.378.145.887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D8B78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0</w:t>
            </w:r>
          </w:p>
        </w:tc>
      </w:tr>
      <w:tr w:rsidR="00F47232" w:rsidRPr="0097472E" w14:paraId="4A5F1F06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54620D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E65B6B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CID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F1F343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98.704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B2302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1.156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9234D7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20</w:t>
            </w:r>
          </w:p>
        </w:tc>
      </w:tr>
      <w:tr w:rsidR="00F47232" w:rsidRPr="0097472E" w14:paraId="75D23780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E3618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C6042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LTJ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3F6911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35.865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5290D8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01.607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2F7C1C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48</w:t>
            </w:r>
          </w:p>
        </w:tc>
      </w:tr>
      <w:tr w:rsidR="00F47232" w:rsidRPr="0097472E" w14:paraId="5CAD3683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CA8108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68EF28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IC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4FAAC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8.309.275.312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FAE646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50.240.803.63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04F48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3</w:t>
            </w:r>
          </w:p>
        </w:tc>
      </w:tr>
      <w:tr w:rsidR="00F47232" w:rsidRPr="0097472E" w14:paraId="6CA8C929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C1122F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876723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VR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30842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392.837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EE9545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081.187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85695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1</w:t>
            </w:r>
          </w:p>
        </w:tc>
      </w:tr>
      <w:tr w:rsidR="00F47232" w:rsidRPr="0097472E" w14:paraId="60238563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23A0EF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85D41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WOOD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CAC32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8.064.313.042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52B969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42.010.106.249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43C80B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0</w:t>
            </w:r>
          </w:p>
        </w:tc>
      </w:tr>
      <w:tr w:rsidR="00F47232" w:rsidRPr="0097472E" w14:paraId="33CE9B47" w14:textId="77777777" w:rsidTr="00B04CF7">
        <w:trPr>
          <w:trHeight w:val="315"/>
          <w:jc w:val="center"/>
        </w:trPr>
        <w:tc>
          <w:tcPr>
            <w:tcW w:w="897" w:type="dxa"/>
            <w:vMerge w:val="restart"/>
            <w:shd w:val="clear" w:color="auto" w:fill="auto"/>
            <w:noWrap/>
            <w:vAlign w:val="center"/>
            <w:hideMark/>
          </w:tcPr>
          <w:p w14:paraId="4DC0FFA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20</w:t>
            </w: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01D927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KP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98810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6.005.547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3E47C9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4.355.268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F8C48B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1</w:t>
            </w:r>
          </w:p>
        </w:tc>
      </w:tr>
      <w:tr w:rsidR="00F47232" w:rsidRPr="0097472E" w14:paraId="15DACAEE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827C3D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891E3A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LDO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FD76CD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5.331.041.553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678230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8.421.735.355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9E51EC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3</w:t>
            </w:r>
          </w:p>
        </w:tc>
      </w:tr>
      <w:tr w:rsidR="00F47232" w:rsidRPr="0097472E" w14:paraId="5801E2A5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5A7D2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22FECB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RNA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3981FF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26.241.511.507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E0EFC2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7.675.239.509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FEC519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50</w:t>
            </w:r>
          </w:p>
        </w:tc>
      </w:tr>
      <w:tr w:rsidR="00F47232" w:rsidRPr="0097472E" w14:paraId="11D5717C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B60AB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6B2A66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UD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EA7B98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7.093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3855BA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4.021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5E19761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5</w:t>
            </w:r>
          </w:p>
        </w:tc>
      </w:tr>
      <w:tr w:rsidR="00F47232" w:rsidRPr="0097472E" w14:paraId="21DC69CD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46F5CF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F4D5A8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AKK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59794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4.403.412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31F9B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065.725.935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5E9554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7</w:t>
            </w:r>
          </w:p>
        </w:tc>
      </w:tr>
      <w:tr w:rsidR="00F47232" w:rsidRPr="0097472E" w14:paraId="766DF420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FD391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2866AC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EKA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9BB7BA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1.812.593.992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884BA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5.459.200.242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56E6FC6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4</w:t>
            </w:r>
          </w:p>
        </w:tc>
      </w:tr>
      <w:tr w:rsidR="00F47232" w:rsidRPr="0097472E" w14:paraId="030FBA46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33B61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81322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LEO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12AC9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2.772.234.495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177474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0.756.461.708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57F592D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2</w:t>
            </w:r>
          </w:p>
        </w:tc>
      </w:tr>
      <w:tr w:rsidR="00F47232" w:rsidRPr="0097472E" w14:paraId="3BA3942E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D69BEC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CC8F71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PIN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4BB34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845.833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CC887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15.390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3FA7D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6</w:t>
            </w:r>
          </w:p>
        </w:tc>
      </w:tr>
      <w:tr w:rsidR="00F47232" w:rsidRPr="0097472E" w14:paraId="2F58B462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D788EB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506D7F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DVLA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29728D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2.072.984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C07B13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1.783.249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E25E89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3</w:t>
            </w:r>
          </w:p>
        </w:tc>
      </w:tr>
      <w:tr w:rsidR="00F47232" w:rsidRPr="0097472E" w14:paraId="1C009AB2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90CF10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087D3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ESI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5CA427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41.619.395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B65F0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91.566.812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0BFDF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46</w:t>
            </w:r>
          </w:p>
        </w:tc>
      </w:tr>
      <w:tr w:rsidR="00F47232" w:rsidRPr="0097472E" w14:paraId="1779162D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E3B517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4B121E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FASW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A6EE6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53.299.343.98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B7F247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86.833.390.696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7A747C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6</w:t>
            </w:r>
          </w:p>
        </w:tc>
      </w:tr>
      <w:tr w:rsidR="00F47232" w:rsidRPr="0097472E" w14:paraId="014202B4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B548C6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599F2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GOOD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DE7B8E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45.103.761.907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DAC9FF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35.766.359.48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7282068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6</w:t>
            </w:r>
          </w:p>
        </w:tc>
      </w:tr>
      <w:tr w:rsidR="00F47232" w:rsidRPr="0097472E" w14:paraId="397ACD87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C6E5EC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136B2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MS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A6296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581.378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332A44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.721.513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8D4097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3</w:t>
            </w:r>
          </w:p>
        </w:tc>
      </w:tr>
      <w:tr w:rsidR="00F47232" w:rsidRPr="0097472E" w14:paraId="2CF3DED6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72B849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B8A78D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CB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A4982E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418.574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12EB7D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360.029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5850C0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38</w:t>
            </w:r>
          </w:p>
        </w:tc>
      </w:tr>
      <w:tr w:rsidR="00F47232" w:rsidRPr="0097472E" w14:paraId="334197C0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2B8702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8B3CC7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FI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4B860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3.585.850.462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05FC11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9.266.142.81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47EE5C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4</w:t>
            </w:r>
          </w:p>
        </w:tc>
      </w:tr>
      <w:tr w:rsidR="00F47232" w:rsidRPr="0097472E" w14:paraId="681AEBA1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6676A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8783FD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MPC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83501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5.805.324.362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48A5D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3.145.200.039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B39EBE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4</w:t>
            </w:r>
          </w:p>
        </w:tc>
      </w:tr>
      <w:tr w:rsidR="00F47232" w:rsidRPr="0097472E" w14:paraId="5D09F6BF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6BCE77F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ADD68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C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AF6E1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.071.380.873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C299D1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.811.736.623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37D67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18</w:t>
            </w:r>
          </w:p>
        </w:tc>
      </w:tr>
      <w:tr w:rsidR="00F47232" w:rsidRPr="0097472E" w14:paraId="242115FD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624BE7E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50DA0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F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6E299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752.066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E159C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902.729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E32F65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48</w:t>
            </w:r>
          </w:p>
        </w:tc>
      </w:tr>
      <w:tr w:rsidR="00F47232" w:rsidRPr="0097472E" w14:paraId="3575B2CB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4554F1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7C830C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S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604DD3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8.751.009.229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3A7A8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1.465.560.351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201ADC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8</w:t>
            </w:r>
          </w:p>
        </w:tc>
      </w:tr>
      <w:tr w:rsidR="00F47232" w:rsidRPr="0097472E" w14:paraId="7AABE69C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F58F25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2567A6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K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AA1B5A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147.451.245,41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8C390E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814.295.39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19ACCB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9</w:t>
            </w:r>
          </w:p>
        </w:tc>
      </w:tr>
      <w:tr w:rsidR="00F47232" w:rsidRPr="0097472E" w14:paraId="62F2DA9D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FBAEA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0D55F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T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4CAD8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06.337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4D9055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35.305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4AE04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8</w:t>
            </w:r>
          </w:p>
        </w:tc>
      </w:tr>
      <w:tr w:rsidR="00F47232" w:rsidRPr="0097472E" w14:paraId="383DCE3C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9B996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FE285E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S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038FEB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5.835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591552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5.694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37B9CD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5</w:t>
            </w:r>
          </w:p>
        </w:tc>
      </w:tr>
      <w:tr w:rsidR="00F47232" w:rsidRPr="0097472E" w14:paraId="375FE62D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61DA8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ADA80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JPFA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B8282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21.904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8C8FA3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83.857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513348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5</w:t>
            </w:r>
          </w:p>
        </w:tc>
      </w:tr>
      <w:tr w:rsidR="00F47232" w:rsidRPr="0097472E" w14:paraId="0D731CDC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50E22D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A5A76E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EJU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B915B8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1.000.016.429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27241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8.047.666.143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43F5A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3</w:t>
            </w:r>
          </w:p>
        </w:tc>
      </w:tr>
      <w:tr w:rsidR="00F47232" w:rsidRPr="0097472E" w14:paraId="1342297D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426D35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086FC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LBF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599A3D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799.622.515.814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23035A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537.601.823.645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7E86C50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0</w:t>
            </w:r>
          </w:p>
        </w:tc>
      </w:tr>
      <w:tr w:rsidR="00F47232" w:rsidRPr="0097472E" w14:paraId="366BE01C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6C3E68D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149D8E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DK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913D2A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0.085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884AF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2.859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54F834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2</w:t>
            </w:r>
          </w:p>
        </w:tc>
      </w:tr>
      <w:tr w:rsidR="00F47232" w:rsidRPr="0097472E" w14:paraId="03C2E9D6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6381572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3FA64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LB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7F6949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85.617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9B097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06.059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6ABB17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4</w:t>
            </w:r>
          </w:p>
        </w:tc>
      </w:tr>
      <w:tr w:rsidR="00F47232" w:rsidRPr="0097472E" w14:paraId="6776F08F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6791698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08AD92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YOR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9BA91D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098.168.514.645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5793CD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039.404.206.764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720FC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3</w:t>
            </w:r>
          </w:p>
        </w:tc>
      </w:tr>
      <w:tr w:rsidR="00F47232" w:rsidRPr="0097472E" w14:paraId="5DF36683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8F7903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C6467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ID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2F294D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73.653.845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F4484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3.626.619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2A1A2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67</w:t>
            </w:r>
          </w:p>
        </w:tc>
      </w:tr>
      <w:tr w:rsidR="00F47232" w:rsidRPr="0097472E" w14:paraId="4A418EFA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DB08D5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92A8B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RX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0462C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73.173.336.641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F2825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7.025.144.742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22B82B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5</w:t>
            </w:r>
          </w:p>
        </w:tc>
      </w:tr>
      <w:tr w:rsidR="00F47232" w:rsidRPr="0097472E" w14:paraId="5B187ED2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016DC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803856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OT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A22B01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8.610.282.478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FCA481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6.518.557.42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E3D274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1</w:t>
            </w:r>
          </w:p>
        </w:tc>
      </w:tr>
      <w:tr w:rsidR="00F47232" w:rsidRPr="0097472E" w14:paraId="072E49E2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5C628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E13BF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F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696459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7.865.798.906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DF9B90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1.375.090.726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03D35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6</w:t>
            </w:r>
          </w:p>
        </w:tc>
      </w:tr>
      <w:tr w:rsidR="00F47232" w:rsidRPr="0097472E" w14:paraId="4FA0061B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5D5159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AAA9F1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CO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EA72A7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8.152.486.485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E1639D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3.593.922.331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55B659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8</w:t>
            </w:r>
          </w:p>
        </w:tc>
      </w:tr>
      <w:tr w:rsidR="00F47232" w:rsidRPr="0097472E" w14:paraId="65421E8A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917249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7E33B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CP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37803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8.362.874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E2B1B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2.652.526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6D1449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94</w:t>
            </w:r>
          </w:p>
        </w:tc>
      </w:tr>
      <w:tr w:rsidR="00F47232" w:rsidRPr="0097472E" w14:paraId="1E11E60C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49A76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4BBACA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IDO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EDB0E2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34.016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4BA00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07.689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EA57F5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6</w:t>
            </w:r>
          </w:p>
        </w:tc>
      </w:tr>
      <w:tr w:rsidR="00F47232" w:rsidRPr="0097472E" w14:paraId="372836E0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FB326D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6E6B13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BM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B298F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415.741.808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46E548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57.169.058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77ACB1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,66</w:t>
            </w:r>
          </w:p>
        </w:tc>
      </w:tr>
      <w:tr w:rsidR="00F47232" w:rsidRPr="0097472E" w14:paraId="0964ED40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CCDF5B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458F64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LT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3ECD87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2.520.246.722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039EC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4.943.627.9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94439A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5</w:t>
            </w:r>
          </w:p>
        </w:tc>
      </w:tr>
      <w:tr w:rsidR="00F47232" w:rsidRPr="0097472E" w14:paraId="02DAB7B5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FEE767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A4347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LIS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22A949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5.496.991.949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692D1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9.514.868.296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968C1A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6</w:t>
            </w:r>
          </w:p>
        </w:tc>
      </w:tr>
      <w:tr w:rsidR="00F47232" w:rsidRPr="0097472E" w14:paraId="1291D805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BC6548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2A574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GR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0695E0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674.343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548A4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371.233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ECB91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3</w:t>
            </w:r>
          </w:p>
        </w:tc>
      </w:tr>
      <w:tr w:rsidR="00F47232" w:rsidRPr="0097472E" w14:paraId="64D4428F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018EF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7A2A6E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SM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5EAFFD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39.116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36664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38.676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A302A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4</w:t>
            </w:r>
          </w:p>
        </w:tc>
      </w:tr>
      <w:tr w:rsidR="00F47232" w:rsidRPr="0097472E" w14:paraId="2DD97CAF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E0A5FA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F05A07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BMS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5E960D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3.532.984.967,8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53555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4.941.013.852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A1BF6D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5</w:t>
            </w:r>
          </w:p>
        </w:tc>
      </w:tr>
      <w:tr w:rsidR="00F47232" w:rsidRPr="0097472E" w14:paraId="0D853124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B91129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7836D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KIM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804BDC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092.252.553,34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8F216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314.738.916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A42BE2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0</w:t>
            </w:r>
          </w:p>
        </w:tc>
      </w:tr>
      <w:tr w:rsidR="00F47232" w:rsidRPr="0097472E" w14:paraId="6A868A6A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9BADF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110F5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PC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29D76A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34.369.751.682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DDE062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95.154.912.874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99E574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40</w:t>
            </w:r>
          </w:p>
        </w:tc>
      </w:tr>
      <w:tr w:rsidR="00F47232" w:rsidRPr="0097472E" w14:paraId="33596AE8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67905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BE7699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CID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7CAA5E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11.682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44BD6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98.704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C74AE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8</w:t>
            </w:r>
          </w:p>
        </w:tc>
      </w:tr>
      <w:tr w:rsidR="00F47232" w:rsidRPr="0097472E" w14:paraId="0F494A0D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86720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75C360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LTJ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7918D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09.666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5EC45A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35.865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437E49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7</w:t>
            </w:r>
          </w:p>
        </w:tc>
      </w:tr>
      <w:tr w:rsidR="00F47232" w:rsidRPr="0097472E" w14:paraId="01ECA1D6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9AA9C5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13D1B6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IC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05168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84.993.723.153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E2303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8.309.275.312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042135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43</w:t>
            </w:r>
          </w:p>
        </w:tc>
      </w:tr>
      <w:tr w:rsidR="00F47232" w:rsidRPr="0097472E" w14:paraId="56A6438F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6E094F2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62F880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VR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881E6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163.536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A6A4B1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392.837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AD05D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7</w:t>
            </w:r>
          </w:p>
        </w:tc>
      </w:tr>
      <w:tr w:rsidR="00F47232" w:rsidRPr="0097472E" w14:paraId="2B51B66A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37AA81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38EED0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WOOD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D27A5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14.366.052.372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514FE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8.064.313.042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717B89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44</w:t>
            </w:r>
          </w:p>
        </w:tc>
      </w:tr>
      <w:tr w:rsidR="00F47232" w:rsidRPr="0097472E" w14:paraId="273BAE1C" w14:textId="77777777" w:rsidTr="00B04CF7">
        <w:trPr>
          <w:trHeight w:val="315"/>
          <w:jc w:val="center"/>
        </w:trPr>
        <w:tc>
          <w:tcPr>
            <w:tcW w:w="897" w:type="dxa"/>
            <w:vMerge w:val="restart"/>
            <w:shd w:val="clear" w:color="auto" w:fill="auto"/>
            <w:noWrap/>
            <w:vAlign w:val="center"/>
            <w:hideMark/>
          </w:tcPr>
          <w:p w14:paraId="78CFBD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21</w:t>
            </w: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49D0C2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KP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7E9345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7.822.236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889386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6.005.547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345C8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24</w:t>
            </w:r>
          </w:p>
        </w:tc>
      </w:tr>
      <w:tr w:rsidR="00F47232" w:rsidRPr="0097472E" w14:paraId="27C00D59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7931D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1E9145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LDO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5BEDD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.771.009.64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64237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5.331.041.553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56967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54</w:t>
            </w:r>
          </w:p>
        </w:tc>
      </w:tr>
      <w:tr w:rsidR="00F47232" w:rsidRPr="0097472E" w14:paraId="494C661D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DCCDC1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72305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RNA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58EB98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75.983.374.39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F7155F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26.241.511.507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9FC26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46</w:t>
            </w:r>
          </w:p>
        </w:tc>
      </w:tr>
      <w:tr w:rsidR="00F47232" w:rsidRPr="0097472E" w14:paraId="11F5B431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2F6328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9FCAC7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UD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D71727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1.723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44187F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7.093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109D9D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37</w:t>
            </w:r>
          </w:p>
        </w:tc>
      </w:tr>
      <w:tr w:rsidR="00F47232" w:rsidRPr="0097472E" w14:paraId="06753D89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A0E75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7AD1E8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AKK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778303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.203.830.048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8DDFF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4.403.412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7A3801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4,51</w:t>
            </w:r>
          </w:p>
        </w:tc>
      </w:tr>
      <w:tr w:rsidR="00F47232" w:rsidRPr="0097472E" w14:paraId="06E1730C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AC6621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7AD3A5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EKA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BA2C68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7.066.990.085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EA652F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1.812.593.992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5DC919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3</w:t>
            </w:r>
          </w:p>
        </w:tc>
      </w:tr>
      <w:tr w:rsidR="00F47232" w:rsidRPr="0097472E" w14:paraId="3A089742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2073DE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ADF40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LEO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1C5EFE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0.711.667.02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19185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2.772.234.495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6C120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36</w:t>
            </w:r>
          </w:p>
        </w:tc>
      </w:tr>
      <w:tr w:rsidR="00F47232" w:rsidRPr="0097472E" w14:paraId="0D7655CE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69F80C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01BA51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PIN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F9A0F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19.010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443CE7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845.833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85484C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4</w:t>
            </w:r>
          </w:p>
        </w:tc>
      </w:tr>
      <w:tr w:rsidR="00F47232" w:rsidRPr="0097472E" w14:paraId="37C5B27F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FC68A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EB50E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DVLA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2E8231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6.725.628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E982A6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2.072.984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5E9FE9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1</w:t>
            </w:r>
          </w:p>
        </w:tc>
      </w:tr>
      <w:tr w:rsidR="00F47232" w:rsidRPr="0097472E" w14:paraId="7C02329F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65D7A3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B2686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ESI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FF4FE1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11.433.199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4C407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41.619.395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F5DC9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5</w:t>
            </w:r>
          </w:p>
        </w:tc>
      </w:tr>
      <w:tr w:rsidR="00F47232" w:rsidRPr="0097472E" w14:paraId="3CABDEC5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B5CEF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74E98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FASW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D2D48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17.427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D3F6B0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53.299.343.98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74FA2D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75</w:t>
            </w:r>
          </w:p>
        </w:tc>
      </w:tr>
      <w:tr w:rsidR="00F47232" w:rsidRPr="0097472E" w14:paraId="6169FD49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88E013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AD13FB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GOOD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88569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92.637.672.186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1330B5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45.103.761.907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E4753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01</w:t>
            </w:r>
          </w:p>
        </w:tc>
      </w:tr>
      <w:tr w:rsidR="00F47232" w:rsidRPr="0097472E" w14:paraId="399D063A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A26C0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BC10AD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MS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7C8C0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137.097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B8B00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581.378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EB10F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3</w:t>
            </w:r>
          </w:p>
        </w:tc>
      </w:tr>
      <w:tr w:rsidR="00F47232" w:rsidRPr="0097472E" w14:paraId="1D4BE6B5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804B8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81CB5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CB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06B07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900.282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5170E5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418.574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08D71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6</w:t>
            </w:r>
          </w:p>
        </w:tc>
      </w:tr>
      <w:tr w:rsidR="00F47232" w:rsidRPr="0097472E" w14:paraId="60B88C59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3DE655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5E2FE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FI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05D33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2.349.452.24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28174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3.585.850.462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7B6EB23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2</w:t>
            </w:r>
          </w:p>
        </w:tc>
      </w:tr>
      <w:tr w:rsidR="00F47232" w:rsidRPr="0097472E" w14:paraId="048566F5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2ED298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F5F92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MPC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095BC9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8.611.979.146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B6FA80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5.805.324.362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58D9B2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63</w:t>
            </w:r>
          </w:p>
        </w:tc>
      </w:tr>
      <w:tr w:rsidR="00F47232" w:rsidRPr="0097472E" w14:paraId="1D1D83E1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CCB854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6C562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C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D56AF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036.924.395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1A140A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.071.380.873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23B043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7</w:t>
            </w:r>
          </w:p>
        </w:tc>
      </w:tr>
      <w:tr w:rsidR="00F47232" w:rsidRPr="0097472E" w14:paraId="0AD2BF62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05916A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4C7865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F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579D13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229.695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D5BC6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752.066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4C8EA5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8</w:t>
            </w:r>
          </w:p>
        </w:tc>
      </w:tr>
      <w:tr w:rsidR="00F47232" w:rsidRPr="0097472E" w14:paraId="63E4C1EA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204D9C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F23BCE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S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9139FD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9.216.979.058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0E71F5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8.751.009.229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7DA9531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88</w:t>
            </w:r>
          </w:p>
        </w:tc>
      </w:tr>
      <w:tr w:rsidR="00F47232" w:rsidRPr="0097472E" w14:paraId="4A6C3DAA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9F008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8921FB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K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8D6B5B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520.324.761,39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0064DA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147.451.245,41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CDECD0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81</w:t>
            </w:r>
          </w:p>
        </w:tc>
      </w:tr>
      <w:tr w:rsidR="00F47232" w:rsidRPr="0097472E" w14:paraId="4958334F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5867E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3AEA80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T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E70AD4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88.496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3B407A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06.337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C969ED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9</w:t>
            </w:r>
          </w:p>
        </w:tc>
      </w:tr>
      <w:tr w:rsidR="00F47232" w:rsidRPr="0097472E" w14:paraId="7965D164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7B547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07380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S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A03A99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86.061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98DFB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5.835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6ED51B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76</w:t>
            </w:r>
          </w:p>
        </w:tc>
      </w:tr>
      <w:tr w:rsidR="00F47232" w:rsidRPr="0097472E" w14:paraId="7D6EF8F8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21EF4B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89E24D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JPFA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5F6F2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130.896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DBCB97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21.904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C2408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74</w:t>
            </w:r>
          </w:p>
        </w:tc>
      </w:tr>
      <w:tr w:rsidR="00F47232" w:rsidRPr="0097472E" w14:paraId="65794EE3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5522D8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CA9F3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EJU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EE5E2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4.700.268.968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431F2B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1.000.016.429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B389A0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0</w:t>
            </w:r>
          </w:p>
        </w:tc>
      </w:tr>
      <w:tr w:rsidR="00F47232" w:rsidRPr="0097472E" w14:paraId="604E0ECA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9D4469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FA4C6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LBF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F5E21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232.007.683.281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93B625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799.622.515.814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6387E3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5</w:t>
            </w:r>
          </w:p>
        </w:tc>
      </w:tr>
      <w:tr w:rsidR="00F47232" w:rsidRPr="0097472E" w14:paraId="54E566FD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D9A58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539E0D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DK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874007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8.851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5426C9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0.085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04D69E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7</w:t>
            </w:r>
          </w:p>
        </w:tc>
      </w:tr>
      <w:tr w:rsidR="00F47232" w:rsidRPr="0097472E" w14:paraId="6213D825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FACD3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42B421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LB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A936EA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65.850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508F7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85.617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741EF1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33</w:t>
            </w:r>
          </w:p>
        </w:tc>
      </w:tr>
      <w:tr w:rsidR="00F47232" w:rsidRPr="0097472E" w14:paraId="0AC008C4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E57E6B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D3B148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YOR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E8F90A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11.052.647.953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4AC47A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098.168.514.645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044CED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8</w:t>
            </w:r>
          </w:p>
        </w:tc>
      </w:tr>
      <w:tr w:rsidR="00F47232" w:rsidRPr="0097472E" w14:paraId="13401289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41D07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8C67FF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ID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2290C2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16.209.347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BC384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73.653.845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6CDE11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1</w:t>
            </w:r>
          </w:p>
        </w:tc>
      </w:tr>
      <w:tr w:rsidR="00F47232" w:rsidRPr="0097472E" w14:paraId="44C891A8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C13BE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C82FF1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RX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8801E1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9.796.434.016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60E6BC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73.173.336.641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249D0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0</w:t>
            </w:r>
          </w:p>
        </w:tc>
      </w:tr>
      <w:tr w:rsidR="00F47232" w:rsidRPr="0097472E" w14:paraId="406C98B9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D88AD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F7AAE6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OT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082150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83.602.993.676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96DF62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8.610.282.478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A880D2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68</w:t>
            </w:r>
          </w:p>
        </w:tc>
      </w:tr>
      <w:tr w:rsidR="00F47232" w:rsidRPr="0097472E" w14:paraId="37311E59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12BB85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54C2D4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F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67131A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1.146.039.488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F8A334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7.865.798.906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3DED8D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45</w:t>
            </w:r>
          </w:p>
        </w:tc>
      </w:tr>
      <w:tr w:rsidR="00F47232" w:rsidRPr="0097472E" w14:paraId="6D5E9347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266144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1258AE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CO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84E1A3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1.762.816.916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751154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8.152.486.485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5CA97E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0</w:t>
            </w:r>
          </w:p>
        </w:tc>
      </w:tr>
      <w:tr w:rsidR="00F47232" w:rsidRPr="0097472E" w14:paraId="45EFFE9F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604506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305F2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CP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64505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8.691.582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0E4671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8.362.874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553ABB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4</w:t>
            </w:r>
          </w:p>
        </w:tc>
      </w:tr>
      <w:tr w:rsidR="00F47232" w:rsidRPr="0097472E" w14:paraId="2DFB2925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30803D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588F08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IDO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181450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60.898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743499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34.016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B6BB4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35</w:t>
            </w:r>
          </w:p>
        </w:tc>
      </w:tr>
      <w:tr w:rsidR="00F47232" w:rsidRPr="0097472E" w14:paraId="676FB160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7663DB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85993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BM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F7E89C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9.707.421.605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4784C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415.741.808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62C957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,49</w:t>
            </w:r>
          </w:p>
        </w:tc>
      </w:tr>
      <w:tr w:rsidR="00F47232" w:rsidRPr="0097472E" w14:paraId="78CB2175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2F4AF5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FF7023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LT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21D6DA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4.524.160.228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E0529F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2.520.246.722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727B15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99</w:t>
            </w:r>
          </w:p>
        </w:tc>
      </w:tr>
      <w:tr w:rsidR="00F47232" w:rsidRPr="0097472E" w14:paraId="774CF339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3CF70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82D06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LIS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25B550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5.245.714.649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4D94B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5.496.991.949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F3BE1A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9</w:t>
            </w:r>
          </w:p>
        </w:tc>
      </w:tr>
      <w:tr w:rsidR="00F47232" w:rsidRPr="0097472E" w14:paraId="10CE6962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E1BC1F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9EC650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GR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CEC06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117.236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5CF75B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674.343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2E4DBB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9</w:t>
            </w:r>
          </w:p>
        </w:tc>
      </w:tr>
      <w:tr w:rsidR="00F47232" w:rsidRPr="0097472E" w14:paraId="4104AE76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9AD7CE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F9DEC3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SM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87B86D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28.263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5F1D5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39.116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9A319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35</w:t>
            </w:r>
          </w:p>
        </w:tc>
      </w:tr>
      <w:tr w:rsidR="00F47232" w:rsidRPr="0097472E" w14:paraId="0A667640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6BA5BB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00ADD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BMS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BE0793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9.523.990.363,4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D9683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3.532.984.967,8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23EB3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57</w:t>
            </w:r>
          </w:p>
        </w:tc>
      </w:tr>
      <w:tr w:rsidR="00F47232" w:rsidRPr="0097472E" w14:paraId="49C8613B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7D327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AAE9A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KIM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7704C1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553.069.104,06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A24E5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092.252.553,34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47223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70</w:t>
            </w:r>
          </w:p>
        </w:tc>
      </w:tr>
      <w:tr w:rsidR="00F47232" w:rsidRPr="0097472E" w14:paraId="5A48A5BE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746E0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5277C8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PC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6E071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04.346.538.604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B73DE4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34.369.751.682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722BA1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32</w:t>
            </w:r>
          </w:p>
        </w:tc>
      </w:tr>
      <w:tr w:rsidR="00F47232" w:rsidRPr="0097472E" w14:paraId="698A570A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00B51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D34101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CID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159350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80.060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654AAC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11.682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929897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54</w:t>
            </w:r>
          </w:p>
        </w:tc>
      </w:tr>
      <w:tr w:rsidR="00F47232" w:rsidRPr="0097472E" w14:paraId="77556C8A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B3A142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E2480E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LTJ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972CC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76.793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423EFA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09.666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1AEBB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5</w:t>
            </w:r>
          </w:p>
        </w:tc>
      </w:tr>
      <w:tr w:rsidR="00F47232" w:rsidRPr="0097472E" w14:paraId="6A72F200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331E0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B90673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IC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DD513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28.354.799.4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265A9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84.993.723.153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12CB04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15</w:t>
            </w:r>
          </w:p>
        </w:tc>
      </w:tr>
      <w:tr w:rsidR="00F47232" w:rsidRPr="0097472E" w14:paraId="1B97DE37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6BAC6E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66DBB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VR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ABE013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716.801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640DF1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163.536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1BC305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0</w:t>
            </w:r>
          </w:p>
        </w:tc>
      </w:tr>
      <w:tr w:rsidR="00F47232" w:rsidRPr="0097472E" w14:paraId="6DBEEC6E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C349E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9B448E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WOOD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45D245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35.295.612.635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4485C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14.366.052.372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7703F44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70</w:t>
            </w:r>
          </w:p>
        </w:tc>
      </w:tr>
      <w:tr w:rsidR="00F47232" w:rsidRPr="0097472E" w14:paraId="33751DAE" w14:textId="77777777" w:rsidTr="00B04CF7">
        <w:trPr>
          <w:trHeight w:val="315"/>
          <w:jc w:val="center"/>
        </w:trPr>
        <w:tc>
          <w:tcPr>
            <w:tcW w:w="897" w:type="dxa"/>
            <w:vMerge w:val="restart"/>
            <w:shd w:val="clear" w:color="auto" w:fill="auto"/>
            <w:noWrap/>
            <w:vAlign w:val="center"/>
            <w:hideMark/>
          </w:tcPr>
          <w:p w14:paraId="5081316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22</w:t>
            </w: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751C0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KP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6584D8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1.687.105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4A45C0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7.822.236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06CA7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43</w:t>
            </w:r>
          </w:p>
        </w:tc>
      </w:tr>
      <w:tr w:rsidR="00F47232" w:rsidRPr="0097472E" w14:paraId="705591BE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F00595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B70B3E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LDO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DB369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5.764.485.236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6F4B43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.771.009.64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4B1B41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5</w:t>
            </w:r>
          </w:p>
        </w:tc>
      </w:tr>
      <w:tr w:rsidR="00F47232" w:rsidRPr="0097472E" w14:paraId="712C2601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DC50E4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BC07A3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RNA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21CE5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81.557.410.601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99473B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75.983.374.39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F28F4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2</w:t>
            </w:r>
          </w:p>
        </w:tc>
      </w:tr>
      <w:tr w:rsidR="00F47232" w:rsidRPr="0097472E" w14:paraId="6C3F69F3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5BAF56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064CF1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UD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668EC4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3.065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23C907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1.723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87E318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1</w:t>
            </w:r>
          </w:p>
        </w:tc>
      </w:tr>
      <w:tr w:rsidR="00F47232" w:rsidRPr="0097472E" w14:paraId="4CEA5254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7D081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514EAE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AKK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E84E4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.551.047.972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0B5140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.203.830.048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71A09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6</w:t>
            </w:r>
          </w:p>
        </w:tc>
      </w:tr>
      <w:tr w:rsidR="00F47232" w:rsidRPr="0097472E" w14:paraId="3E4CC050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46545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C28D37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EKA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5452F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0.704.543.072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A2A259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7.066.990.085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DF0E9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8</w:t>
            </w:r>
          </w:p>
        </w:tc>
      </w:tr>
      <w:tr w:rsidR="00F47232" w:rsidRPr="0097472E" w14:paraId="4406E7C7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17A82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3DFB16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LEO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7A5FF8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5.598.848.689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648DD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0.711.667.02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477691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8</w:t>
            </w:r>
          </w:p>
        </w:tc>
      </w:tr>
      <w:tr w:rsidR="00F47232" w:rsidRPr="0097472E" w14:paraId="40D9FABA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7F68A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819BBA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PIN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E40EDB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930.357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BEBEBC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19.010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4C125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1</w:t>
            </w:r>
          </w:p>
        </w:tc>
      </w:tr>
      <w:tr w:rsidR="00F47232" w:rsidRPr="0097472E" w14:paraId="0B2167AB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57479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0632B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DVLA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79641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9.375.011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A5DCBF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6.725.628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B6775D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2</w:t>
            </w:r>
          </w:p>
        </w:tc>
      </w:tr>
      <w:tr w:rsidR="00F47232" w:rsidRPr="0097472E" w14:paraId="5C3EF861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B92D06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A52E6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ESI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96099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16.698.764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A000CD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11.433.199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EF9B2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50</w:t>
            </w:r>
          </w:p>
        </w:tc>
      </w:tr>
      <w:tr w:rsidR="00F47232" w:rsidRPr="0097472E" w14:paraId="7B2A4E44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6CB99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BDDCA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FASW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6B45EA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9.926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0A1165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17.427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EE325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9</w:t>
            </w:r>
          </w:p>
        </w:tc>
      </w:tr>
      <w:tr w:rsidR="00F47232" w:rsidRPr="0097472E" w14:paraId="6DEA1693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1098B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6441B8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GOOD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DE1A3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21.714.035.585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45A7B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92.637.672.186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E39792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6</w:t>
            </w:r>
          </w:p>
        </w:tc>
      </w:tr>
      <w:tr w:rsidR="00F47232" w:rsidRPr="0097472E" w14:paraId="05B554BF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870E8D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EA10E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MS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73BE6C6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323.744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B528B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137.097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58C481D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9</w:t>
            </w:r>
          </w:p>
        </w:tc>
      </w:tr>
      <w:tr w:rsidR="00F47232" w:rsidRPr="0097472E" w14:paraId="13A54002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880D5B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1948FE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CB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B6135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722.194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B3C62E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900.282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6AA059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2</w:t>
            </w:r>
          </w:p>
        </w:tc>
      </w:tr>
      <w:tr w:rsidR="00F47232" w:rsidRPr="0097472E" w14:paraId="0F4CF489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595518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C64DEB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FI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14BFE6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7.118.215.205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0F87B7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2.349.452.24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77A4FB6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8</w:t>
            </w:r>
          </w:p>
        </w:tc>
      </w:tr>
      <w:tr w:rsidR="00F47232" w:rsidRPr="0097472E" w14:paraId="3E4A1A10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64DF1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72666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MPC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741CA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12.502.049.594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1FB601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8.611.979.146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3A223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66</w:t>
            </w:r>
          </w:p>
        </w:tc>
      </w:tr>
      <w:tr w:rsidR="00F47232" w:rsidRPr="0097472E" w14:paraId="4C24EDF7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BD6AA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54AB2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C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DA5F6E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4.502.371.311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2FED7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036.924.395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75A168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22</w:t>
            </w:r>
          </w:p>
        </w:tc>
      </w:tr>
      <w:tr w:rsidR="00F47232" w:rsidRPr="0097472E" w14:paraId="03F537A7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FCA02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3C57C8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F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A47767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192.569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297FC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229.695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BAE977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2</w:t>
            </w:r>
          </w:p>
        </w:tc>
      </w:tr>
      <w:tr w:rsidR="00F47232" w:rsidRPr="0097472E" w14:paraId="4878CA4E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164B47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F6C3F4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S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6C45E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4.736.392.575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67CBB5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9.216.979.058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A2CEC7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33</w:t>
            </w:r>
          </w:p>
        </w:tc>
      </w:tr>
      <w:tr w:rsidR="00F47232" w:rsidRPr="0097472E" w14:paraId="22F42152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CF5DE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F72A30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K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BE594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.488.734.722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1853C6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520.324.761,39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F6A7AC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79</w:t>
            </w:r>
          </w:p>
        </w:tc>
      </w:tr>
      <w:tr w:rsidR="00F47232" w:rsidRPr="0097472E" w14:paraId="524BF359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AAF0D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89833C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T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2077CB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42.434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448321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88.496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0B6DD1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3</w:t>
            </w:r>
          </w:p>
        </w:tc>
      </w:tr>
      <w:tr w:rsidR="00F47232" w:rsidRPr="0097472E" w14:paraId="4A6AEC80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6C3882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64C274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SP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28C7F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5.849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3080D7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86.061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6FA466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3</w:t>
            </w:r>
          </w:p>
        </w:tc>
      </w:tr>
      <w:tr w:rsidR="00F47232" w:rsidRPr="0097472E" w14:paraId="7FA16829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2FFCE9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AA5DD9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JPFA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8319B3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90.931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21C0C1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130.896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90854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0</w:t>
            </w:r>
          </w:p>
        </w:tc>
      </w:tr>
      <w:tr w:rsidR="00F47232" w:rsidRPr="0097472E" w14:paraId="1024B8E6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6E25E8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F47F2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EJU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629BD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7.370.750.383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A5E017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4.700.268.968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36B22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1</w:t>
            </w:r>
          </w:p>
        </w:tc>
      </w:tr>
      <w:tr w:rsidR="00F47232" w:rsidRPr="0097472E" w14:paraId="080F1182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6BD60FC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E27C59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LBF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6D427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450.083.412.291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3FECD3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232.007.683.281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511404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7</w:t>
            </w:r>
          </w:p>
        </w:tc>
      </w:tr>
      <w:tr w:rsidR="00F47232" w:rsidRPr="0097472E" w14:paraId="0E24DB72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51F6E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1D6B9F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DK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5AA061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8.417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6B858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8.851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9243C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9</w:t>
            </w:r>
          </w:p>
        </w:tc>
      </w:tr>
      <w:tr w:rsidR="00F47232" w:rsidRPr="0097472E" w14:paraId="4CE2F70C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703632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7FEC41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LB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3B5EE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24.906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58B11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65.850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329FD3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39</w:t>
            </w:r>
          </w:p>
        </w:tc>
      </w:tr>
      <w:tr w:rsidR="00F47232" w:rsidRPr="0097472E" w14:paraId="5B5958F8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A2C74A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68511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YOR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4A00107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970.064.538.149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F856E5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11.052.647.953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CE5EA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63</w:t>
            </w:r>
          </w:p>
        </w:tc>
      </w:tr>
      <w:tr w:rsidR="00F47232" w:rsidRPr="0097472E" w14:paraId="209ACF5E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0DB6FE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044ED7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ID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F57A1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54.901.19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FCD95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16.209.347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CEF3A4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5</w:t>
            </w:r>
          </w:p>
        </w:tc>
      </w:tr>
      <w:tr w:rsidR="00F47232" w:rsidRPr="0097472E" w14:paraId="4835B2AC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6E12175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71789A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RX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D07B18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6.753.578.049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B32E2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9.796.434.016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A3AAE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7</w:t>
            </w:r>
          </w:p>
        </w:tc>
      </w:tr>
      <w:tr w:rsidR="00F47232" w:rsidRPr="0097472E" w14:paraId="40410323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F1456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A3A4F6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OT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A0489C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32.247.722.254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B2607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83.602.993.676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CF14DC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52</w:t>
            </w:r>
          </w:p>
        </w:tc>
      </w:tr>
      <w:tr w:rsidR="00F47232" w:rsidRPr="0097472E" w14:paraId="35D2FAA1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92232A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4FFD06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F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900AEE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45.992.311.458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A41F1A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1.146.039.488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7EE1C1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02</w:t>
            </w:r>
          </w:p>
        </w:tc>
      </w:tr>
      <w:tr w:rsidR="00F47232" w:rsidRPr="0097472E" w14:paraId="5CEAC261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79E5D38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0F077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CO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42FB47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6.708.261.439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52BAC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1.762.816.916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07838D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5</w:t>
            </w:r>
          </w:p>
        </w:tc>
      </w:tr>
      <w:tr w:rsidR="00F47232" w:rsidRPr="0097472E" w14:paraId="73BCFEAC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52FE8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09EA86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CPI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5421D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4.782.102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46E8B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8.691.582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FD75AA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47</w:t>
            </w:r>
          </w:p>
        </w:tc>
      </w:tr>
      <w:tr w:rsidR="00F47232" w:rsidRPr="0097472E" w14:paraId="259DDDB8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482F60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F2674B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IDO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15967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04.714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DF5C7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60.898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58FAB9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8</w:t>
            </w:r>
          </w:p>
        </w:tc>
      </w:tr>
      <w:tr w:rsidR="00F47232" w:rsidRPr="0097472E" w14:paraId="21ED244A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344F997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CBE1D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BM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46B757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6.635.603.936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98763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9.707.421.605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A03E17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92</w:t>
            </w:r>
          </w:p>
        </w:tc>
      </w:tr>
      <w:tr w:rsidR="00F47232" w:rsidRPr="0097472E" w14:paraId="49842209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195FC1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11F56D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LT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F8045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4.865.302.076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46FED3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4.524.160.228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913D94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9</w:t>
            </w:r>
          </w:p>
        </w:tc>
      </w:tr>
      <w:tr w:rsidR="00F47232" w:rsidRPr="0097472E" w14:paraId="669DB5E1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6D1A7C8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2C28F96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LIS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AF59A1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2.340.305.141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7B25803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5.245.714.649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8B443E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68</w:t>
            </w:r>
          </w:p>
        </w:tc>
      </w:tr>
      <w:tr w:rsidR="00F47232" w:rsidRPr="0097472E" w14:paraId="4D1AA5E9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B5765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2CDC9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GR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BB7D21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499.083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602DA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117.236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68811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8</w:t>
            </w:r>
          </w:p>
        </w:tc>
      </w:tr>
      <w:tr w:rsidR="00F47232" w:rsidRPr="0097472E" w14:paraId="65C0B41B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25BBE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4B5778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SM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0B84B9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35.944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5937D05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28.263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4D4186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9</w:t>
            </w:r>
          </w:p>
        </w:tc>
      </w:tr>
      <w:tr w:rsidR="00F47232" w:rsidRPr="0097472E" w14:paraId="2A4476EF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CCA54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91EC3F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BMS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5C50BC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2.198.596.522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04E69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9.523.990.363,4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7B37E47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3</w:t>
            </w:r>
          </w:p>
        </w:tc>
      </w:tr>
      <w:tr w:rsidR="00F47232" w:rsidRPr="0097472E" w14:paraId="3AE788C7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F9370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6459D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KIM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7BB83F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288.880.195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FC394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553.069.104,06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2D33E51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05</w:t>
            </w:r>
          </w:p>
        </w:tc>
      </w:tr>
      <w:tr w:rsidR="00F47232" w:rsidRPr="0097472E" w14:paraId="3F5E3E12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5F771EB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77E17BC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PC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056C82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28.658.047.174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C495D0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04.346.538.604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581CB3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6</w:t>
            </w:r>
          </w:p>
        </w:tc>
      </w:tr>
      <w:tr w:rsidR="00F47232" w:rsidRPr="0097472E" w14:paraId="1353F799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D8015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5CF3F1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CID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AB4351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13.648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3E66789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80.060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7C2E32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5</w:t>
            </w:r>
          </w:p>
        </w:tc>
      </w:tr>
      <w:tr w:rsidR="00F47232" w:rsidRPr="0097472E" w14:paraId="4BFF6C8E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74E6AB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661E3C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LTJ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646BFA3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65.486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D6B27A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76.793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2DC644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6</w:t>
            </w:r>
          </w:p>
        </w:tc>
      </w:tr>
      <w:tr w:rsidR="00F47232" w:rsidRPr="0097472E" w14:paraId="5EF390B4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20F453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5846C09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IC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2D5642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96.230.305.565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6137BD2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28.354.799.4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32616F3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2</w:t>
            </w:r>
          </w:p>
        </w:tc>
      </w:tr>
      <w:tr w:rsidR="00F47232" w:rsidRPr="0097472E" w14:paraId="4EA11521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410324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30995E0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VR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06B9637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364.761.000.000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112907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716.801.000.000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6DFE44C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4</w:t>
            </w:r>
          </w:p>
        </w:tc>
      </w:tr>
      <w:tr w:rsidR="00F47232" w:rsidRPr="0097472E" w14:paraId="4E0436C4" w14:textId="77777777" w:rsidTr="00B04CF7">
        <w:trPr>
          <w:trHeight w:val="315"/>
          <w:jc w:val="center"/>
        </w:trPr>
        <w:tc>
          <w:tcPr>
            <w:tcW w:w="897" w:type="dxa"/>
            <w:vMerge/>
            <w:vAlign w:val="center"/>
            <w:hideMark/>
          </w:tcPr>
          <w:p w14:paraId="14B46BA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366" w:type="dxa"/>
            <w:shd w:val="clear" w:color="auto" w:fill="auto"/>
            <w:vAlign w:val="center"/>
            <w:hideMark/>
          </w:tcPr>
          <w:p w14:paraId="6891D4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WOOD</w:t>
            </w:r>
          </w:p>
        </w:tc>
        <w:tc>
          <w:tcPr>
            <w:tcW w:w="2824" w:type="dxa"/>
            <w:shd w:val="clear" w:color="auto" w:fill="auto"/>
            <w:noWrap/>
            <w:vAlign w:val="bottom"/>
            <w:hideMark/>
          </w:tcPr>
          <w:p w14:paraId="3D9BE51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7.124.125.126</w:t>
            </w:r>
          </w:p>
        </w:tc>
        <w:tc>
          <w:tcPr>
            <w:tcW w:w="2676" w:type="dxa"/>
            <w:shd w:val="clear" w:color="auto" w:fill="auto"/>
            <w:noWrap/>
            <w:vAlign w:val="bottom"/>
            <w:hideMark/>
          </w:tcPr>
          <w:p w14:paraId="20AFF88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35.295.612.635</w:t>
            </w:r>
          </w:p>
        </w:tc>
        <w:tc>
          <w:tcPr>
            <w:tcW w:w="1163" w:type="dxa"/>
            <w:shd w:val="clear" w:color="auto" w:fill="auto"/>
            <w:noWrap/>
            <w:vAlign w:val="bottom"/>
            <w:hideMark/>
          </w:tcPr>
          <w:p w14:paraId="19DCFDE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3</w:t>
            </w:r>
          </w:p>
        </w:tc>
      </w:tr>
    </w:tbl>
    <w:p w14:paraId="12B5E67B" w14:textId="77777777" w:rsidR="00F47232" w:rsidRPr="0097472E" w:rsidRDefault="00F47232" w:rsidP="00F47232">
      <w:pPr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br w:type="page"/>
      </w:r>
    </w:p>
    <w:p w14:paraId="6757B806" w14:textId="77777777" w:rsidR="00F47232" w:rsidRPr="0097472E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lastRenderedPageBreak/>
        <w:t>Lampiran 3</w:t>
      </w:r>
    </w:p>
    <w:p w14:paraId="2B3BB8FD" w14:textId="77777777" w:rsidR="00F47232" w:rsidRPr="0097472E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2D349096" w14:textId="77777777" w:rsidR="00F47232" w:rsidRPr="0097472E" w:rsidRDefault="00F47232" w:rsidP="00F47232">
      <w:pPr>
        <w:spacing w:line="24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 xml:space="preserve">Hasil Perhitungan </w:t>
      </w:r>
      <w:r w:rsidRPr="0097472E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lang w:val="id-ID"/>
        </w:rPr>
        <w:t xml:space="preserve">Tunneling Incentive </w:t>
      </w: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>Pada Perusahaan Manufaktur Tahun 2019-2022</w:t>
      </w:r>
    </w:p>
    <w:tbl>
      <w:tblPr>
        <w:tblW w:w="906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1200"/>
        <w:gridCol w:w="3600"/>
        <w:gridCol w:w="2340"/>
        <w:gridCol w:w="960"/>
      </w:tblGrid>
      <w:tr w:rsidR="00F47232" w:rsidRPr="0097472E" w14:paraId="0A74D0E0" w14:textId="77777777" w:rsidTr="00B04CF7">
        <w:trPr>
          <w:trHeight w:val="300"/>
          <w:jc w:val="center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49B99B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Tahun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063F4E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Kode Saham</w:t>
            </w:r>
          </w:p>
        </w:tc>
        <w:tc>
          <w:tcPr>
            <w:tcW w:w="3600" w:type="dxa"/>
            <w:shd w:val="clear" w:color="auto" w:fill="auto"/>
            <w:noWrap/>
            <w:vAlign w:val="center"/>
            <w:hideMark/>
          </w:tcPr>
          <w:p w14:paraId="45B798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Jumlah Kepemilikan Saham Terbesar</w:t>
            </w:r>
          </w:p>
        </w:tc>
        <w:tc>
          <w:tcPr>
            <w:tcW w:w="2340" w:type="dxa"/>
            <w:shd w:val="clear" w:color="auto" w:fill="auto"/>
            <w:noWrap/>
            <w:vAlign w:val="center"/>
            <w:hideMark/>
          </w:tcPr>
          <w:p w14:paraId="2F545C8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Jumlaha Saham Beredar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526F149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TUN</w:t>
            </w:r>
          </w:p>
        </w:tc>
      </w:tr>
      <w:tr w:rsidR="00F47232" w:rsidRPr="0097472E" w14:paraId="2003B12A" w14:textId="77777777" w:rsidTr="00B04CF7">
        <w:trPr>
          <w:trHeight w:val="315"/>
          <w:jc w:val="center"/>
        </w:trPr>
        <w:tc>
          <w:tcPr>
            <w:tcW w:w="960" w:type="dxa"/>
            <w:vMerge w:val="restart"/>
            <w:shd w:val="clear" w:color="auto" w:fill="auto"/>
            <w:noWrap/>
            <w:vAlign w:val="center"/>
            <w:hideMark/>
          </w:tcPr>
          <w:p w14:paraId="3E7DDED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19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DD9CF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KP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800A17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8.315.781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B405EF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8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F886E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2</w:t>
            </w:r>
          </w:p>
        </w:tc>
      </w:tr>
      <w:tr w:rsidR="00F47232" w:rsidRPr="0097472E" w14:paraId="4C936FA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8B0667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2586E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LDO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59F7A7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55.877.869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2296EA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871D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8</w:t>
            </w:r>
          </w:p>
        </w:tc>
      </w:tr>
      <w:tr w:rsidR="00F47232" w:rsidRPr="0097472E" w14:paraId="238F7FA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F2F24B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EA18D6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RNA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6B97B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559.689.77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4C3153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341.430.97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10EE3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8</w:t>
            </w:r>
          </w:p>
        </w:tc>
      </w:tr>
      <w:tr w:rsidR="00F47232" w:rsidRPr="0097472E" w14:paraId="6FE0644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3213B6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CF0C36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UD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B85DA6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96.428.531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91794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498.997.36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A5134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2</w:t>
            </w:r>
          </w:p>
        </w:tc>
      </w:tr>
      <w:tr w:rsidR="00F47232" w:rsidRPr="0097472E" w14:paraId="6DE7E8B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E74C71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106DDE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AKK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F7CB0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0.000.00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D95A5E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03.300.00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0AFF1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1FE0CEB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4D7C7D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51B4E3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EKA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394613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17.771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E62F8A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9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EB53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7</w:t>
            </w:r>
          </w:p>
        </w:tc>
      </w:tr>
      <w:tr w:rsidR="00F47232" w:rsidRPr="0097472E" w14:paraId="6929348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E66FF0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0525A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LEO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254980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680.0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25859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27E7A5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6</w:t>
            </w:r>
          </w:p>
        </w:tc>
      </w:tr>
      <w:tr w:rsidR="00F47232" w:rsidRPr="0097472E" w14:paraId="55C56D9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CCFEFD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031B13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PIN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D67C91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106.385.41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19B6AB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.39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259455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6</w:t>
            </w:r>
          </w:p>
        </w:tc>
      </w:tr>
      <w:tr w:rsidR="00F47232" w:rsidRPr="0097472E" w14:paraId="5017715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20973E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FAF193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DVLA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B6624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31.800.912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8A06D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2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D988A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2</w:t>
            </w:r>
          </w:p>
        </w:tc>
      </w:tr>
      <w:tr w:rsidR="00F47232" w:rsidRPr="0097472E" w14:paraId="14D2F85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E648B2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23BEC0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ESI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FDAA8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54.4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282F08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4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452BAB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5</w:t>
            </w:r>
          </w:p>
        </w:tc>
      </w:tr>
      <w:tr w:rsidR="00F47232" w:rsidRPr="0097472E" w14:paraId="03D5D41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C8E225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3C7F2F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FASW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8C0D0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68.663.91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813AE0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477.888.78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075F0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5</w:t>
            </w:r>
          </w:p>
        </w:tc>
      </w:tr>
      <w:tr w:rsidR="00F47232" w:rsidRPr="0097472E" w14:paraId="6CA3AEA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D35EE1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8FCA91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GOOD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FF0FB4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564.380.3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AE3C3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397.580.29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EC2A7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22C9789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E6F5CD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1494B7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MS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3E015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7.594.221.125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6AF4F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6.318.076.9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8C98A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2</w:t>
            </w:r>
          </w:p>
        </w:tc>
      </w:tr>
      <w:tr w:rsidR="00F47232" w:rsidRPr="0097472E" w14:paraId="6F3A95D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6231F2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C6FEC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CB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CD653F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391.678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56076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661.908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9F02C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1</w:t>
            </w:r>
          </w:p>
        </w:tc>
      </w:tr>
      <w:tr w:rsidR="00F47232" w:rsidRPr="0097472E" w14:paraId="69312A2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59405A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AA95F8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FI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EC2E76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600.0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633618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41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3285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0</w:t>
            </w:r>
          </w:p>
        </w:tc>
      </w:tr>
      <w:tr w:rsidR="00F47232" w:rsidRPr="0097472E" w14:paraId="5429CF3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E2AD6C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C7EB4D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MPC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3EC4B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203.852.954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B0960A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833.5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CD184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6</w:t>
            </w:r>
          </w:p>
        </w:tc>
      </w:tr>
      <w:tr w:rsidR="00F47232" w:rsidRPr="0097472E" w14:paraId="70C1A1B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300106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48236E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C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282176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6.879.503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3C9E8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6.121.2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3E55A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9</w:t>
            </w:r>
          </w:p>
        </w:tc>
      </w:tr>
      <w:tr w:rsidR="00F47232" w:rsidRPr="0097472E" w14:paraId="7E685DC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F654E0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C705D0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F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DACDB1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396.103.45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B5EA2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780.426.5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98866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0</w:t>
            </w:r>
          </w:p>
        </w:tc>
      </w:tr>
      <w:tr w:rsidR="00F47232" w:rsidRPr="0097472E" w14:paraId="4183401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4E3798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5B949C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S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04FC0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78.210.207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E9399A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56.249.7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7AB5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8</w:t>
            </w:r>
          </w:p>
        </w:tc>
      </w:tr>
      <w:tr w:rsidR="00F47232" w:rsidRPr="0097472E" w14:paraId="3CF4A6F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33EF71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19B13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K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53FCC1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913.477.898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B8619E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470.982.94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9D70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3</w:t>
            </w:r>
          </w:p>
        </w:tc>
      </w:tr>
      <w:tr w:rsidR="00F47232" w:rsidRPr="0097472E" w14:paraId="207223F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0B663B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01B50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T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2F95C9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77.480.863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362CD5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81.231.6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06BBE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1</w:t>
            </w:r>
          </w:p>
        </w:tc>
      </w:tr>
      <w:tr w:rsidR="00F47232" w:rsidRPr="0097472E" w14:paraId="0327AD0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5DA871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B7D0DF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S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78E89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020.063.93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231CD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185.992.03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B6E97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6</w:t>
            </w:r>
          </w:p>
        </w:tc>
      </w:tr>
      <w:tr w:rsidR="00F47232" w:rsidRPr="0097472E" w14:paraId="1A0E039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4250EB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CB1D53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JPFA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D4DE7A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148.115.71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0BC42B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726.575.20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5738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2</w:t>
            </w:r>
          </w:p>
        </w:tc>
      </w:tr>
      <w:tr w:rsidR="00F47232" w:rsidRPr="0097472E" w14:paraId="2D2D530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6ACBE5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C0F5E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EJU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49FE2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40.0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4BFDCE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5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8B46F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6</w:t>
            </w:r>
          </w:p>
        </w:tc>
      </w:tr>
      <w:tr w:rsidR="00F47232" w:rsidRPr="0097472E" w14:paraId="09BB492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ED73EA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28CA5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LBF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8A994E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.172.291.425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CC133F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6.875.122.1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F23A8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3</w:t>
            </w:r>
          </w:p>
        </w:tc>
      </w:tr>
      <w:tr w:rsidR="00F47232" w:rsidRPr="0097472E" w14:paraId="2BF40BA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0F2DC7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FFFFB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DK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A6D86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02.236.5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6C15E1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530.150.00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34367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7</w:t>
            </w:r>
          </w:p>
        </w:tc>
      </w:tr>
      <w:tr w:rsidR="00F47232" w:rsidRPr="0097472E" w14:paraId="7342C21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C710B3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7C84A9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LB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9E28E9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23.151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385543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10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CFC39C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2</w:t>
            </w:r>
          </w:p>
        </w:tc>
      </w:tr>
      <w:tr w:rsidR="00F47232" w:rsidRPr="0097472E" w14:paraId="2D14996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31DE5E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D0A4D4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YOR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F4450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363.121.9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AC39F1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.358.699.72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DBB14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3</w:t>
            </w:r>
          </w:p>
        </w:tc>
      </w:tr>
      <w:tr w:rsidR="00F47232" w:rsidRPr="0097472E" w14:paraId="06712A0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A4D972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DAC76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ID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C463E7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00.0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DD6D27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7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554EF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5</w:t>
            </w:r>
          </w:p>
        </w:tc>
      </w:tr>
      <w:tr w:rsidR="00F47232" w:rsidRPr="0097472E" w14:paraId="7108871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E66C9D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85A92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RX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5B5FE3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178.914.488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1E5BA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478.295.61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52FAC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9</w:t>
            </w:r>
          </w:p>
        </w:tc>
      </w:tr>
      <w:tr w:rsidR="00F47232" w:rsidRPr="0097472E" w14:paraId="70917A1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F343DA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22EDD1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OT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AE524C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594.467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3BFF9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186.488.88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6C221A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6</w:t>
            </w:r>
          </w:p>
        </w:tc>
      </w:tr>
      <w:tr w:rsidR="00F47232" w:rsidRPr="0097472E" w14:paraId="60A6145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805218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7E38D1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F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FA941F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806.25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B537B1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35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CA4FDB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8</w:t>
            </w:r>
          </w:p>
        </w:tc>
      </w:tr>
      <w:tr w:rsidR="00F47232" w:rsidRPr="0097472E" w14:paraId="4352528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E675D1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E6B357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CO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1EFD91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9.0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968620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5.583.4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84BC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4</w:t>
            </w:r>
          </w:p>
        </w:tc>
      </w:tr>
      <w:tr w:rsidR="00F47232" w:rsidRPr="0097472E" w14:paraId="6ED60BC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835F0F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86A3CB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CP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EA77A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542.63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A0E2BB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B09F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8</w:t>
            </w:r>
          </w:p>
        </w:tc>
      </w:tr>
      <w:tr w:rsidR="00F47232" w:rsidRPr="0097472E" w14:paraId="2756CB3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48FD4F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CEA27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IDO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DEAF7B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.150.0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A2D4D0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F16FB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1</w:t>
            </w:r>
          </w:p>
        </w:tc>
      </w:tr>
      <w:tr w:rsidR="00F47232" w:rsidRPr="0097472E" w14:paraId="0B90B85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7BDF43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D4F8F0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BM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02F6C6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54.706.04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65E188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26.003.2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2E0224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2</w:t>
            </w:r>
          </w:p>
        </w:tc>
      </w:tr>
      <w:tr w:rsidR="00F47232" w:rsidRPr="0097472E" w14:paraId="2EC63E9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9FCCFA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2B7F3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LT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5F891D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4.980.375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C008B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90.740.5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F771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7</w:t>
            </w:r>
          </w:p>
        </w:tc>
      </w:tr>
      <w:tr w:rsidR="00F47232" w:rsidRPr="0097472E" w14:paraId="5DF3E3E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65B9C8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3904B4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LIS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1A37AD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25.0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7AB6F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6F3B1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1</w:t>
            </w:r>
          </w:p>
        </w:tc>
      </w:tr>
      <w:tr w:rsidR="00F47232" w:rsidRPr="0097472E" w14:paraId="68AD621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07A2B1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9D50BD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GR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D333C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025.405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1AE53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931.519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D31A8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1</w:t>
            </w:r>
          </w:p>
        </w:tc>
      </w:tr>
      <w:tr w:rsidR="00F47232" w:rsidRPr="0097472E" w14:paraId="7CFA487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E98FD4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E39360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SM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3D99A7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347.263.708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E0749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758.675.44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8979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8</w:t>
            </w:r>
          </w:p>
        </w:tc>
      </w:tr>
      <w:tr w:rsidR="00F47232" w:rsidRPr="0097472E" w14:paraId="323E5BA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8BB52B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56089E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BMS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397137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5.82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5D2D76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67.34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9E917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2</w:t>
            </w:r>
          </w:p>
        </w:tc>
      </w:tr>
      <w:tr w:rsidR="00F47232" w:rsidRPr="0097472E" w14:paraId="7CCDF55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D4F6AC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ABFAB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KIM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61602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57.744.987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55AD6B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113.223.57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EB0FE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0</w:t>
            </w:r>
          </w:p>
        </w:tc>
      </w:tr>
      <w:tr w:rsidR="00F47232" w:rsidRPr="0097472E" w14:paraId="0A85425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44933E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7596BD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PC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C8B6D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19.823.418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C020E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5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5DFEC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0</w:t>
            </w:r>
          </w:p>
        </w:tc>
      </w:tr>
      <w:tr w:rsidR="00F47232" w:rsidRPr="0097472E" w14:paraId="3F30275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54ECE6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B506A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CID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702715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460.690.84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3C3A61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156.572.3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3C6DD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9</w:t>
            </w:r>
          </w:p>
        </w:tc>
      </w:tr>
      <w:tr w:rsidR="00F47232" w:rsidRPr="0097472E" w14:paraId="1BC6120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562695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B6FC03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LTJ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92DCBC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76.065.3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CEE99C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553.528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8E725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2</w:t>
            </w:r>
          </w:p>
        </w:tc>
      </w:tr>
      <w:tr w:rsidR="00F47232" w:rsidRPr="0097472E" w14:paraId="59EFD92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8AF8CB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1B6E67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IC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0B4E2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9.351.604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670EF0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83.331.36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58E2A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6</w:t>
            </w:r>
          </w:p>
        </w:tc>
      </w:tr>
      <w:tr w:rsidR="00F47232" w:rsidRPr="0097472E" w14:paraId="041E462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169F83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9635F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VR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462A3D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484.877.5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7344C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63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5AD80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5</w:t>
            </w:r>
          </w:p>
        </w:tc>
      </w:tr>
      <w:tr w:rsidR="00F47232" w:rsidRPr="0097472E" w14:paraId="15356DE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877310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FA167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WOOD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DFE72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686.057.307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5690E8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306.25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A5EE2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4</w:t>
            </w:r>
          </w:p>
        </w:tc>
      </w:tr>
      <w:tr w:rsidR="00F47232" w:rsidRPr="0097472E" w14:paraId="5A31F9C4" w14:textId="77777777" w:rsidTr="00B04CF7">
        <w:trPr>
          <w:trHeight w:val="315"/>
          <w:jc w:val="center"/>
        </w:trPr>
        <w:tc>
          <w:tcPr>
            <w:tcW w:w="960" w:type="dxa"/>
            <w:vMerge w:val="restart"/>
            <w:shd w:val="clear" w:color="auto" w:fill="auto"/>
            <w:noWrap/>
            <w:vAlign w:val="center"/>
            <w:hideMark/>
          </w:tcPr>
          <w:p w14:paraId="3DC6FB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20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5A2DF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KP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45F9C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8.315.781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315BA0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12.248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8F440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6</w:t>
            </w:r>
          </w:p>
        </w:tc>
      </w:tr>
      <w:tr w:rsidR="00F47232" w:rsidRPr="0097472E" w14:paraId="3A3CBFA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A47C5B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E7904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LDO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3BA07F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55.877.869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2D039E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49AB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8</w:t>
            </w:r>
          </w:p>
        </w:tc>
      </w:tr>
      <w:tr w:rsidR="00F47232" w:rsidRPr="0097472E" w14:paraId="1C2E075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790282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0604D0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RNA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977297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485.662.17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B7E3E4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341.430.97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280A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7</w:t>
            </w:r>
          </w:p>
        </w:tc>
      </w:tr>
      <w:tr w:rsidR="00F47232" w:rsidRPr="0097472E" w14:paraId="3A8F38C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CDD019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5935F1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UD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1B3CFA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96.428.531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A31C21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498.997.36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EEA0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2</w:t>
            </w:r>
          </w:p>
        </w:tc>
      </w:tr>
      <w:tr w:rsidR="00F47232" w:rsidRPr="0097472E" w14:paraId="2E9F413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382A0B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55D26B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AKK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1A3DD5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0.000.219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66FA4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03.300.00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05D3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3E70D01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E960EA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DBD32E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EKA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E5682A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17.771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7DF76D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9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2DE1FA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7</w:t>
            </w:r>
          </w:p>
        </w:tc>
      </w:tr>
      <w:tr w:rsidR="00F47232" w:rsidRPr="0097472E" w14:paraId="0D54FDC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8ECB3D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BBC07A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LEO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77DCB7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694.9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FF3403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F3496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6</w:t>
            </w:r>
          </w:p>
        </w:tc>
      </w:tr>
      <w:tr w:rsidR="00F47232" w:rsidRPr="0097472E" w14:paraId="7A3E7E6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0991FC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D63DBC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PIN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AF2F8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106.385.41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62C4C6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.39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C7B1E1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6</w:t>
            </w:r>
          </w:p>
        </w:tc>
      </w:tr>
      <w:tr w:rsidR="00F47232" w:rsidRPr="0097472E" w14:paraId="0CB8C39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A83D65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EC18B0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DVLA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1FEC4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31.800.912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5CB67A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2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55415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2</w:t>
            </w:r>
          </w:p>
        </w:tc>
      </w:tr>
      <w:tr w:rsidR="00F47232" w:rsidRPr="0097472E" w14:paraId="2E119DA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733F33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F062E6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ESI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B2F83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54.4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8D4D46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40.000.00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E4C2C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5</w:t>
            </w:r>
          </w:p>
        </w:tc>
      </w:tr>
      <w:tr w:rsidR="00F47232" w:rsidRPr="0097472E" w14:paraId="5C6E980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4D989B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88657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FASW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4CB3DA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68.663.91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409F8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477.888.78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D7C16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5</w:t>
            </w:r>
          </w:p>
        </w:tc>
      </w:tr>
      <w:tr w:rsidR="00F47232" w:rsidRPr="0097472E" w14:paraId="56A0399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9CA106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7E4993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GOOD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7D76DC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99.605.8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E9A991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397.580.29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F023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0</w:t>
            </w:r>
          </w:p>
        </w:tc>
      </w:tr>
      <w:tr w:rsidR="00F47232" w:rsidRPr="0097472E" w14:paraId="75AAEEF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BCED3B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89CD63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MS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3D3DC4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7.594.221.125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1B705E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6.318.076.9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6B6F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2</w:t>
            </w:r>
          </w:p>
        </w:tc>
      </w:tr>
      <w:tr w:rsidR="00F47232" w:rsidRPr="0097472E" w14:paraId="6470105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99F62B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29BA5D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CB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835A69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391.678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D438F0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661.908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3D383B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1</w:t>
            </w:r>
          </w:p>
        </w:tc>
      </w:tr>
      <w:tr w:rsidR="00F47232" w:rsidRPr="0097472E" w14:paraId="14827E8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A2EC64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F7A27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FI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C4673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800.2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5C73B1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41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73201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1</w:t>
            </w:r>
          </w:p>
        </w:tc>
      </w:tr>
      <w:tr w:rsidR="00F47232" w:rsidRPr="0097472E" w14:paraId="54802C9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D3CEF6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5B97E5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MPC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830985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203.852.954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B51E9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833.5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07A72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6</w:t>
            </w:r>
          </w:p>
        </w:tc>
      </w:tr>
      <w:tr w:rsidR="00F47232" w:rsidRPr="0097472E" w14:paraId="2220A50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43BB2A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140F4E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C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3FF11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6.879.503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B423F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6.121.2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82DB3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9</w:t>
            </w:r>
          </w:p>
        </w:tc>
      </w:tr>
      <w:tr w:rsidR="00F47232" w:rsidRPr="0097472E" w14:paraId="01B5EF3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9679B1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6B4A4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F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B1308D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396.103.45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446CD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780.426.5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B3E57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0</w:t>
            </w:r>
          </w:p>
        </w:tc>
      </w:tr>
      <w:tr w:rsidR="00F47232" w:rsidRPr="0097472E" w14:paraId="45641E6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BA6343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22E272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S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FA0053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78.210.207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8F4DBE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56.249.7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A628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8</w:t>
            </w:r>
          </w:p>
        </w:tc>
      </w:tr>
      <w:tr w:rsidR="00F47232" w:rsidRPr="0097472E" w14:paraId="6029A83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CF05EB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C6E7CE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K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5B99AE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913.477.898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C778D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470.982.94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6CA60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3</w:t>
            </w:r>
          </w:p>
        </w:tc>
      </w:tr>
      <w:tr w:rsidR="00F47232" w:rsidRPr="0097472E" w14:paraId="1CC364D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926373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A221E6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T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9F4A6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77.480.863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99675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81.231.6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1F6DC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1</w:t>
            </w:r>
          </w:p>
        </w:tc>
      </w:tr>
      <w:tr w:rsidR="00F47232" w:rsidRPr="0097472E" w14:paraId="0509A9A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EFFE45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9E6E65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S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A1EAB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020.063.93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5944A8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185.992.03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4FC7B0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6</w:t>
            </w:r>
          </w:p>
        </w:tc>
      </w:tr>
      <w:tr w:rsidR="00F47232" w:rsidRPr="0097472E" w14:paraId="7ECEB84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EBDE57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61843B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JPFA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BE9D21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387.169.11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42E833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726.575.20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76BD4C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4</w:t>
            </w:r>
          </w:p>
        </w:tc>
      </w:tr>
      <w:tr w:rsidR="00F47232" w:rsidRPr="0097472E" w14:paraId="054163A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B812BE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57F07B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EJU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55842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48.256.6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5F1E59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5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00C99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7</w:t>
            </w:r>
          </w:p>
        </w:tc>
      </w:tr>
      <w:tr w:rsidR="00F47232" w:rsidRPr="0097472E" w14:paraId="3E42971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8986B9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A65222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LBF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4DB196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.121.254.625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469DD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6.875.122.1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561A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3</w:t>
            </w:r>
          </w:p>
        </w:tc>
      </w:tr>
      <w:tr w:rsidR="00F47232" w:rsidRPr="0097472E" w14:paraId="4EF79C1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BAAD5A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3D4078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DK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83234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648.261.6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90532F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530.150.00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7811B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5</w:t>
            </w:r>
          </w:p>
        </w:tc>
      </w:tr>
      <w:tr w:rsidR="00F47232" w:rsidRPr="0097472E" w14:paraId="7FC77A6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C2BD41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873E6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LB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151F6D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23.151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07722D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10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5808D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2</w:t>
            </w:r>
          </w:p>
        </w:tc>
      </w:tr>
      <w:tr w:rsidR="00F47232" w:rsidRPr="0097472E" w14:paraId="71F7850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2AF1AA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29F62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YOR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79841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363.121.9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709A1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.358.699.72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9248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3</w:t>
            </w:r>
          </w:p>
        </w:tc>
      </w:tr>
      <w:tr w:rsidR="00F47232" w:rsidRPr="0097472E" w14:paraId="6561D0F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FB70B8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C42E81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ID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DCE28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00.0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8F56DD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7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832CF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5</w:t>
            </w:r>
          </w:p>
        </w:tc>
      </w:tr>
      <w:tr w:rsidR="00F47232" w:rsidRPr="0097472E" w14:paraId="23221F9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49B1CA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DA7FD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RX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0B4091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178.914.488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5CC794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478.295.61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054E0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9</w:t>
            </w:r>
          </w:p>
        </w:tc>
      </w:tr>
      <w:tr w:rsidR="00F47232" w:rsidRPr="0097472E" w14:paraId="06CA03D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F23AC0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68BEBF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OT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0E7ADE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594.467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30774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186.488.88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01E55A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6</w:t>
            </w:r>
          </w:p>
        </w:tc>
      </w:tr>
      <w:tr w:rsidR="00F47232" w:rsidRPr="0097472E" w14:paraId="46737A5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F027D8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D96EB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F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1D85B7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806.25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438CD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12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22CA99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4</w:t>
            </w:r>
          </w:p>
        </w:tc>
      </w:tr>
      <w:tr w:rsidR="00F47232" w:rsidRPr="0097472E" w14:paraId="4992BF6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729766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CB057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CO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42B4C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9.0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C25F6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5.583.4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7333A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4</w:t>
            </w:r>
          </w:p>
        </w:tc>
      </w:tr>
      <w:tr w:rsidR="00F47232" w:rsidRPr="0097472E" w14:paraId="2BB708E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DC6A64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8E662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CP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94DD3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556.33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9C49D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DBDCE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9</w:t>
            </w:r>
          </w:p>
        </w:tc>
      </w:tr>
      <w:tr w:rsidR="00F47232" w:rsidRPr="0097472E" w14:paraId="3420BA9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7DD3E1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DA4C13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IDO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4953D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4.300.0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C5CFF5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BCCD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1</w:t>
            </w:r>
          </w:p>
        </w:tc>
      </w:tr>
      <w:tr w:rsidR="00F47232" w:rsidRPr="0097472E" w14:paraId="5AE110E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6A3FCD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C279B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BM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692A23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54.706.04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265A4F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26.003.2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759B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2</w:t>
            </w:r>
          </w:p>
        </w:tc>
      </w:tr>
      <w:tr w:rsidR="00F47232" w:rsidRPr="0097472E" w14:paraId="1FE20CE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75394A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C7B10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LT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836E66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4.980.375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D3227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90.740.5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19C68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7</w:t>
            </w:r>
          </w:p>
        </w:tc>
      </w:tr>
      <w:tr w:rsidR="00F47232" w:rsidRPr="0097472E" w14:paraId="6F83850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E16987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3E317A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LIS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A0FD5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25.0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C7252A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D99DB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1</w:t>
            </w:r>
          </w:p>
        </w:tc>
      </w:tr>
      <w:tr w:rsidR="00F47232" w:rsidRPr="0097472E" w14:paraId="0C3274F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392ABA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CCF8D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GR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178B4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025.405.999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EB06A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931.519.9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E494E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1</w:t>
            </w:r>
          </w:p>
        </w:tc>
      </w:tr>
      <w:tr w:rsidR="00F47232" w:rsidRPr="0097472E" w14:paraId="783146B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6BDB6A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714910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SM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B0CEFD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347.263.708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A5A08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758.675.44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B0C0B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8</w:t>
            </w:r>
          </w:p>
        </w:tc>
      </w:tr>
      <w:tr w:rsidR="00F47232" w:rsidRPr="0097472E" w14:paraId="3B9AF58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573350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FC6E15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BMS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BC02B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5.82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649777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67.34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7827C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2</w:t>
            </w:r>
          </w:p>
        </w:tc>
      </w:tr>
      <w:tr w:rsidR="00F47232" w:rsidRPr="0097472E" w14:paraId="5FC2E19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2CB108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34580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KIM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C53319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57.744.987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EA22F4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113.223.57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FC4A7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0</w:t>
            </w:r>
          </w:p>
        </w:tc>
      </w:tr>
      <w:tr w:rsidR="00F47232" w:rsidRPr="0097472E" w14:paraId="47C64E7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2548C8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0A120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PC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070F35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74.161.618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834D2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5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8DE63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2</w:t>
            </w:r>
          </w:p>
        </w:tc>
      </w:tr>
      <w:tr w:rsidR="00F47232" w:rsidRPr="0097472E" w14:paraId="1336FB4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DBDB80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248A06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CID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73D94E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460.690.84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086892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156.572.3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448AD8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9</w:t>
            </w:r>
          </w:p>
        </w:tc>
      </w:tr>
      <w:tr w:rsidR="00F47232" w:rsidRPr="0097472E" w14:paraId="782F4EA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F5197D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83B32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LTJ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203B9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080.786.2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401DDB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553.528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A4B7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4</w:t>
            </w:r>
          </w:p>
        </w:tc>
      </w:tr>
      <w:tr w:rsidR="00F47232" w:rsidRPr="0097472E" w14:paraId="29058AE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9E9A95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41384A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IC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BD46D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9.351.604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F7322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83.331.36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11CD8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6</w:t>
            </w:r>
          </w:p>
        </w:tc>
      </w:tr>
      <w:tr w:rsidR="00F47232" w:rsidRPr="0097472E" w14:paraId="37066D8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4AFA7B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1C247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VR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531D4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2.424.387.5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3A896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8.15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5B40A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5</w:t>
            </w:r>
          </w:p>
        </w:tc>
      </w:tr>
      <w:tr w:rsidR="00F47232" w:rsidRPr="0097472E" w14:paraId="7FCC8C8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CA418B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E546A4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WOOD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77D610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532.469.62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FFF6D4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306.25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11328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2</w:t>
            </w:r>
          </w:p>
        </w:tc>
      </w:tr>
      <w:tr w:rsidR="00F47232" w:rsidRPr="0097472E" w14:paraId="02821B13" w14:textId="77777777" w:rsidTr="00B04CF7">
        <w:trPr>
          <w:trHeight w:val="315"/>
          <w:jc w:val="center"/>
        </w:trPr>
        <w:tc>
          <w:tcPr>
            <w:tcW w:w="960" w:type="dxa"/>
            <w:vMerge w:val="restart"/>
            <w:shd w:val="clear" w:color="auto" w:fill="auto"/>
            <w:noWrap/>
            <w:vAlign w:val="center"/>
            <w:hideMark/>
          </w:tcPr>
          <w:p w14:paraId="65372FC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21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1314D3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KP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B6B57D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8.315.781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014F94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12.248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AB87B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6</w:t>
            </w:r>
          </w:p>
        </w:tc>
      </w:tr>
      <w:tr w:rsidR="00F47232" w:rsidRPr="0097472E" w14:paraId="3054C19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455661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B3A776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LDO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D0426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05.285.892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34211D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16.856.0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B419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9</w:t>
            </w:r>
          </w:p>
        </w:tc>
      </w:tr>
      <w:tr w:rsidR="00F47232" w:rsidRPr="0097472E" w14:paraId="2078762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E92B15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CAB26E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RNA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CFF8DB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494.024.27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2ED32C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341.430.97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C1A8E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8</w:t>
            </w:r>
          </w:p>
        </w:tc>
      </w:tr>
      <w:tr w:rsidR="00F47232" w:rsidRPr="0097472E" w14:paraId="5CBA39A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858F19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739CB4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UD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F38E7B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96.428.531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51D5D4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498.997.36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90167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2</w:t>
            </w:r>
          </w:p>
        </w:tc>
      </w:tr>
      <w:tr w:rsidR="00F47232" w:rsidRPr="0097472E" w14:paraId="437EF16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F43A45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105BA6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AKK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3CC34C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0.000.219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C11240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03.300.2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9F54A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1B42DBE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800678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29118E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EKA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3748AC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17.771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8FC53E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9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32C72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7</w:t>
            </w:r>
          </w:p>
        </w:tc>
      </w:tr>
      <w:tr w:rsidR="00F47232" w:rsidRPr="0097472E" w14:paraId="22EB078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EFAD78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82C23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LEO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05F7E1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694.9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A748D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6ADE9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6</w:t>
            </w:r>
          </w:p>
        </w:tc>
      </w:tr>
      <w:tr w:rsidR="00F47232" w:rsidRPr="0097472E" w14:paraId="7077758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D8D6FE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60A0BC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PIN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A722F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106.385.41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9A09D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.39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1D62C8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6</w:t>
            </w:r>
          </w:p>
        </w:tc>
      </w:tr>
      <w:tr w:rsidR="00F47232" w:rsidRPr="0097472E" w14:paraId="7B12351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1E3F21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0CB2B8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DVLA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D52C03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31.800.912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AA447A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2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B5DDDC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2</w:t>
            </w:r>
          </w:p>
        </w:tc>
      </w:tr>
      <w:tr w:rsidR="00F47232" w:rsidRPr="0097472E" w14:paraId="51A29C7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48CBC9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62B5D3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ESI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8A3226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54.4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56C92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40.347.70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1400F9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5</w:t>
            </w:r>
          </w:p>
        </w:tc>
      </w:tr>
      <w:tr w:rsidR="00F47232" w:rsidRPr="0097472E" w14:paraId="2F794E3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659A38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7E3362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FASW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2A154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68.663.91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22B07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477.888.78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B96C3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5</w:t>
            </w:r>
          </w:p>
        </w:tc>
      </w:tr>
      <w:tr w:rsidR="00F47232" w:rsidRPr="0097472E" w14:paraId="00CE7DA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BB9ACA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D21705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GOOD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6E076A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582.916.6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C33C60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6.897.901.45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417FB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496756E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CB7638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27145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MS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E71D1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7.594.221.125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F7F2DA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6.318.076.9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087B1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2</w:t>
            </w:r>
          </w:p>
        </w:tc>
      </w:tr>
      <w:tr w:rsidR="00F47232" w:rsidRPr="0097472E" w14:paraId="1F91301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C7DE09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41EDB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CB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ECB15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391.678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00A8C5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661.908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B7F7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1</w:t>
            </w:r>
          </w:p>
        </w:tc>
      </w:tr>
      <w:tr w:rsidR="00F47232" w:rsidRPr="0097472E" w14:paraId="42BC0FD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FEEC08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55D545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FI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87937C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800.2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D5E245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41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A4DCE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1</w:t>
            </w:r>
          </w:p>
        </w:tc>
      </w:tr>
      <w:tr w:rsidR="00F47232" w:rsidRPr="0097472E" w14:paraId="3A2788F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3B9921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12639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MPC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267602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161.352.954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2E03C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833.5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841BB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5</w:t>
            </w:r>
          </w:p>
        </w:tc>
      </w:tr>
      <w:tr w:rsidR="00F47232" w:rsidRPr="0097472E" w14:paraId="6EE05B2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9BEE5C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B816F3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C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F9450B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6.879.503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7EA78F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6.121.2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2F83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9</w:t>
            </w:r>
          </w:p>
        </w:tc>
      </w:tr>
      <w:tr w:rsidR="00F47232" w:rsidRPr="0097472E" w14:paraId="1762EF0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0153DB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9EE1E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F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F03C0D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396.103.45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E0B17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780.426.5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89112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0</w:t>
            </w:r>
          </w:p>
        </w:tc>
      </w:tr>
      <w:tr w:rsidR="00F47232" w:rsidRPr="0097472E" w14:paraId="192F40B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9781FA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0623F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S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430AD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78.210.207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A708A7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56.249.7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7BC48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8</w:t>
            </w:r>
          </w:p>
        </w:tc>
      </w:tr>
      <w:tr w:rsidR="00F47232" w:rsidRPr="0097472E" w14:paraId="1A3CF57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4D285D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B668A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K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7D211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913.477.898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10609F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470.982.94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B9E96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3</w:t>
            </w:r>
          </w:p>
        </w:tc>
      </w:tr>
      <w:tr w:rsidR="00F47232" w:rsidRPr="0097472E" w14:paraId="3B94353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FA2455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F4A729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T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61B0B3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77.480.863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689CFF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81.231.6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FB024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1</w:t>
            </w:r>
          </w:p>
        </w:tc>
      </w:tr>
      <w:tr w:rsidR="00F47232" w:rsidRPr="0097472E" w14:paraId="13DD21C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FC95DE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B23931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S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ECE0FE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020.063.93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245D0A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185.992.03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B61D9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6</w:t>
            </w:r>
          </w:p>
        </w:tc>
      </w:tr>
      <w:tr w:rsidR="00F47232" w:rsidRPr="0097472E" w14:paraId="263A142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5648F7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DE115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JPFA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EF5979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449.760.91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EC46F1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726.575.20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E5AD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5</w:t>
            </w:r>
          </w:p>
        </w:tc>
      </w:tr>
      <w:tr w:rsidR="00F47232" w:rsidRPr="0097472E" w14:paraId="2462E3C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D24A7F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24C694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EJU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86E90C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91.104.6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4B4AB3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5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1901B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6</w:t>
            </w:r>
          </w:p>
        </w:tc>
      </w:tr>
      <w:tr w:rsidR="00F47232" w:rsidRPr="0097472E" w14:paraId="64C159B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0CA1D0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4C811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LBF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A5CB5E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.724.619.525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1BC5A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6.875.122.1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FA274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2</w:t>
            </w:r>
          </w:p>
        </w:tc>
      </w:tr>
      <w:tr w:rsidR="00F47232" w:rsidRPr="0097472E" w14:paraId="1E31F9B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89C5FB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210777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DK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CC52DA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646.561.6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37677A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530.150.00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2D91CC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5</w:t>
            </w:r>
          </w:p>
        </w:tc>
      </w:tr>
      <w:tr w:rsidR="00F47232" w:rsidRPr="0097472E" w14:paraId="679358F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E45281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E1FA8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LB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F935F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23.151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3B735A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10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691847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2</w:t>
            </w:r>
          </w:p>
        </w:tc>
      </w:tr>
      <w:tr w:rsidR="00F47232" w:rsidRPr="0097472E" w14:paraId="4EEC3C3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AC8DB1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68ACA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YOR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579A26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363.121.9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658A67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.358.699.72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1F6AA3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3</w:t>
            </w:r>
          </w:p>
        </w:tc>
      </w:tr>
      <w:tr w:rsidR="00F47232" w:rsidRPr="0097472E" w14:paraId="3C9268E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7D00EE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3D9BCB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ID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328B2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00.0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B4C68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7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4434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5</w:t>
            </w:r>
          </w:p>
        </w:tc>
      </w:tr>
      <w:tr w:rsidR="00F47232" w:rsidRPr="0097472E" w14:paraId="4F3630F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7D0507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DACF0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RX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E8F783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178.134.588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1036C8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478.295.61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B6791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9</w:t>
            </w:r>
          </w:p>
        </w:tc>
      </w:tr>
      <w:tr w:rsidR="00F47232" w:rsidRPr="0097472E" w14:paraId="1BC3F38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D00703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4DE69B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OT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38B5D7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594.467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48E58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186.488.88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3E538E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6</w:t>
            </w:r>
          </w:p>
        </w:tc>
      </w:tr>
      <w:tr w:rsidR="00F47232" w:rsidRPr="0097472E" w14:paraId="4B68EC5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762F33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A1A398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F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B1E167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806.25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C5070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12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FCA5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4</w:t>
            </w:r>
          </w:p>
        </w:tc>
      </w:tr>
      <w:tr w:rsidR="00F47232" w:rsidRPr="0097472E" w14:paraId="264D260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33EB93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85357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CO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050CD5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9.0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6E3A9B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5.583.4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F313D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4</w:t>
            </w:r>
          </w:p>
        </w:tc>
      </w:tr>
      <w:tr w:rsidR="00F47232" w:rsidRPr="0097472E" w14:paraId="136E308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8B99FB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431AF1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CP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115C2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556.33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AD23E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ABE49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9</w:t>
            </w:r>
          </w:p>
        </w:tc>
      </w:tr>
      <w:tr w:rsidR="00F47232" w:rsidRPr="0097472E" w14:paraId="3238A92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5488E8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B91731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IDO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5F9183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.137.404.58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022CE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4C3FC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0</w:t>
            </w:r>
          </w:p>
        </w:tc>
      </w:tr>
      <w:tr w:rsidR="00F47232" w:rsidRPr="0097472E" w14:paraId="594EE7F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2BE763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FCAF50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BM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826D27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54.706.04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465705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30.103.2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942B5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2</w:t>
            </w:r>
          </w:p>
        </w:tc>
      </w:tr>
      <w:tr w:rsidR="00F47232" w:rsidRPr="0097472E" w14:paraId="17395A8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324EBC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A7537D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LT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DEBD5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92.433.314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B72F1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90.740.5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396474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2</w:t>
            </w:r>
          </w:p>
        </w:tc>
      </w:tr>
      <w:tr w:rsidR="00F47232" w:rsidRPr="0097472E" w14:paraId="37F824F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E53419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B0909F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LIS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4CF173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25.0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7BADA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4FA1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1</w:t>
            </w:r>
          </w:p>
        </w:tc>
      </w:tr>
      <w:tr w:rsidR="00F47232" w:rsidRPr="0097472E" w14:paraId="7EE06F9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5AF915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B66AB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GR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CE0E1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025.405.999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A33F3D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931.519.9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61DC37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1</w:t>
            </w:r>
          </w:p>
        </w:tc>
      </w:tr>
      <w:tr w:rsidR="00F47232" w:rsidRPr="0097472E" w14:paraId="0B6A3CD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325D90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E0303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SM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4BBACD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347.263.708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EE389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758.675.44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1DFC7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8</w:t>
            </w:r>
          </w:p>
        </w:tc>
      </w:tr>
      <w:tr w:rsidR="00F47232" w:rsidRPr="0097472E" w14:paraId="239DA0E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5ACCA0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0CEC0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BMS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6CE72F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5.82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91D4B6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67.34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3E2171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2</w:t>
            </w:r>
          </w:p>
        </w:tc>
      </w:tr>
      <w:tr w:rsidR="00F47232" w:rsidRPr="0097472E" w14:paraId="1EB46AC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133ABC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65262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KIM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1A1C38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57.744.987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5D7AD1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113.223.57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1961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0</w:t>
            </w:r>
          </w:p>
        </w:tc>
      </w:tr>
      <w:tr w:rsidR="00F47232" w:rsidRPr="0097472E" w14:paraId="0013ADC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A722E2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961C61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PC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6FA43F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704.766.118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A0E371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509.864.3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6552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2</w:t>
            </w:r>
          </w:p>
        </w:tc>
      </w:tr>
      <w:tr w:rsidR="00F47232" w:rsidRPr="0097472E" w14:paraId="7780EA5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DFEF95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9B0927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CID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5EEC8A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460.690.84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49430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156.572.3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09655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9</w:t>
            </w:r>
          </w:p>
        </w:tc>
      </w:tr>
      <w:tr w:rsidR="00F47232" w:rsidRPr="0097472E" w14:paraId="11DE1C8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7AB90A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BD950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LTJ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AF5058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114.116.8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4E2A64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.398.175.2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1294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9</w:t>
            </w:r>
          </w:p>
        </w:tc>
      </w:tr>
      <w:tr w:rsidR="00F47232" w:rsidRPr="0097472E" w14:paraId="4786306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0F9D1B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AEF55C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IC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ABAE6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9.351.604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F3BA7F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83.331.36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A7697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6</w:t>
            </w:r>
          </w:p>
        </w:tc>
      </w:tr>
      <w:tr w:rsidR="00F47232" w:rsidRPr="0097472E" w14:paraId="7BDB18C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1FAE8E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1C4F2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VR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B9069C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2.424.387.5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E363C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8.15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CEF6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5</w:t>
            </w:r>
          </w:p>
        </w:tc>
      </w:tr>
      <w:tr w:rsidR="00F47232" w:rsidRPr="0097472E" w14:paraId="30F8324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F53604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CA101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WOOD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7D37FD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573.835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7DB60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362.5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2127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2</w:t>
            </w:r>
          </w:p>
        </w:tc>
      </w:tr>
      <w:tr w:rsidR="00F47232" w:rsidRPr="0097472E" w14:paraId="7F61E8C3" w14:textId="77777777" w:rsidTr="00B04CF7">
        <w:trPr>
          <w:trHeight w:val="315"/>
          <w:jc w:val="center"/>
        </w:trPr>
        <w:tc>
          <w:tcPr>
            <w:tcW w:w="960" w:type="dxa"/>
            <w:vMerge w:val="restart"/>
            <w:shd w:val="clear" w:color="auto" w:fill="auto"/>
            <w:noWrap/>
            <w:vAlign w:val="center"/>
            <w:hideMark/>
          </w:tcPr>
          <w:p w14:paraId="3CAEB68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22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59C100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KP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F1F0FD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8.458.481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5AE9EC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12.248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70D96E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6</w:t>
            </w:r>
          </w:p>
        </w:tc>
      </w:tr>
      <w:tr w:rsidR="00F47232" w:rsidRPr="0097472E" w14:paraId="44F5FDB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A2B756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044C8B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LDO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9D4E07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05.285.892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6B3C96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16.856.30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41AF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9</w:t>
            </w:r>
          </w:p>
        </w:tc>
      </w:tr>
      <w:tr w:rsidR="00F47232" w:rsidRPr="0097472E" w14:paraId="042CE1C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C123A7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259551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RNA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8227B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493.559.27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DEB618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341.430.97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0A9CC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8</w:t>
            </w:r>
          </w:p>
        </w:tc>
      </w:tr>
      <w:tr w:rsidR="00F47232" w:rsidRPr="0097472E" w14:paraId="71DA926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8DD2E6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84B2E3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UD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737EDC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10.428.531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7AA05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498.997.36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A76BA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0</w:t>
            </w:r>
          </w:p>
        </w:tc>
      </w:tr>
      <w:tr w:rsidR="00F47232" w:rsidRPr="0097472E" w14:paraId="3DBFF25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93063D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07346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AKK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615A53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52.636.7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14D977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03.300.2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B7C9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3</w:t>
            </w:r>
          </w:p>
        </w:tc>
      </w:tr>
      <w:tr w:rsidR="00F47232" w:rsidRPr="0097472E" w14:paraId="28835C0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7C007F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CFD34F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EKA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8E6AD9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17.771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49E786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9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E7E25F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7</w:t>
            </w:r>
          </w:p>
        </w:tc>
      </w:tr>
      <w:tr w:rsidR="00F47232" w:rsidRPr="0097472E" w14:paraId="04ED707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26F716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85F7BD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LEO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21E38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694.9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C7BA0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DC1F55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6</w:t>
            </w:r>
          </w:p>
        </w:tc>
      </w:tr>
      <w:tr w:rsidR="00F47232" w:rsidRPr="0097472E" w14:paraId="366DE82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400034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F8AC5A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PIN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9CCC7F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106.385.41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01F5E9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.39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7B977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6</w:t>
            </w:r>
          </w:p>
        </w:tc>
      </w:tr>
      <w:tr w:rsidR="00F47232" w:rsidRPr="0097472E" w14:paraId="65FD163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16FDDA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B9861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DVLA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FD8F7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31.800.912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1A640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2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1836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2</w:t>
            </w:r>
          </w:p>
        </w:tc>
      </w:tr>
      <w:tr w:rsidR="00F47232" w:rsidRPr="0097472E" w14:paraId="6519D39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94A580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420F8A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ESI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FEF601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02.955.221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D46AC0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09.937.08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422F3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6</w:t>
            </w:r>
          </w:p>
        </w:tc>
      </w:tr>
      <w:tr w:rsidR="00F47232" w:rsidRPr="0097472E" w14:paraId="0B5265E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AD7A29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D849CE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FASW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383DF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68.663.91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524D0D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477.888.78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6C71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5</w:t>
            </w:r>
          </w:p>
        </w:tc>
      </w:tr>
      <w:tr w:rsidR="00F47232" w:rsidRPr="0097472E" w14:paraId="060FB1E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31AFC7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D53727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GOOD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55BED9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.768.830.564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2B5AA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6.897.901.45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5B77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9</w:t>
            </w:r>
          </w:p>
        </w:tc>
      </w:tr>
      <w:tr w:rsidR="00F47232" w:rsidRPr="0097472E" w14:paraId="0D145C8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328371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8D56C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MS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EB813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7.594.221.125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6E233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6.318.076.9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F020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2</w:t>
            </w:r>
          </w:p>
        </w:tc>
      </w:tr>
      <w:tr w:rsidR="00F47232" w:rsidRPr="0097472E" w14:paraId="794F615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12E7B3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F38B9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CB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E3528A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391.678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86480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661.908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2A685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1</w:t>
            </w:r>
          </w:p>
        </w:tc>
      </w:tr>
      <w:tr w:rsidR="00F47232" w:rsidRPr="0097472E" w14:paraId="48CCA34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55632B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6E4E79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FI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695FD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800.2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330A91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41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D2A9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1</w:t>
            </w:r>
          </w:p>
        </w:tc>
      </w:tr>
      <w:tr w:rsidR="00F47232" w:rsidRPr="0097472E" w14:paraId="476EE0D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DA1135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76FD9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MPC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8E6D00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161.352.954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9C712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933.5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292B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4</w:t>
            </w:r>
          </w:p>
        </w:tc>
      </w:tr>
      <w:tr w:rsidR="00F47232" w:rsidRPr="0097472E" w14:paraId="5317CE6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3B591F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7ADB17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C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D7DB19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6.879.503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A12D0C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6.121.2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DF99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9</w:t>
            </w:r>
          </w:p>
        </w:tc>
      </w:tr>
      <w:tr w:rsidR="00F47232" w:rsidRPr="0097472E" w14:paraId="3B2328E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3561A9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947C0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F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0B72C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396.103.45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E31FB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780.426.5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8338B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0</w:t>
            </w:r>
          </w:p>
        </w:tc>
      </w:tr>
      <w:tr w:rsidR="00F47232" w:rsidRPr="0097472E" w14:paraId="1785EC3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EE52C1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8DA3A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S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706757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78.210.207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DD5426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56.249.7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62348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8</w:t>
            </w:r>
          </w:p>
        </w:tc>
      </w:tr>
      <w:tr w:rsidR="00F47232" w:rsidRPr="0097472E" w14:paraId="76D7333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7C3FDA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4E5E8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K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320B5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913.477.898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8E93F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470.982.94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432B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3</w:t>
            </w:r>
          </w:p>
        </w:tc>
      </w:tr>
      <w:tr w:rsidR="00F47232" w:rsidRPr="0097472E" w14:paraId="705EC3E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8D4A63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0FA43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T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BF4FCA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77.480.863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08E3D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81.231.6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BDC60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1</w:t>
            </w:r>
          </w:p>
        </w:tc>
      </w:tr>
      <w:tr w:rsidR="00F47232" w:rsidRPr="0097472E" w14:paraId="16BA211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E8DFFD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89D62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SP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8D7CE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020.063.93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A0C238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185.992.03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EBBD3D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6</w:t>
            </w:r>
          </w:p>
        </w:tc>
      </w:tr>
      <w:tr w:rsidR="00F47232" w:rsidRPr="0097472E" w14:paraId="0158DF3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D9353B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7FFFC8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JPFA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286DD7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500.176.51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AEB210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726.575.20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95FF57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5</w:t>
            </w:r>
          </w:p>
        </w:tc>
      </w:tr>
      <w:tr w:rsidR="00F47232" w:rsidRPr="0097472E" w14:paraId="107CEA2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97782D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8E442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EJU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7CDD6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91.104.6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EBC42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5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57DB1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6</w:t>
            </w:r>
          </w:p>
        </w:tc>
      </w:tr>
      <w:tr w:rsidR="00F47232" w:rsidRPr="0097472E" w14:paraId="1B4D2F0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330C4F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1014B4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LBF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9B13C2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.073.482.725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F5CA25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6.875.122.1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CBDF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1</w:t>
            </w:r>
          </w:p>
        </w:tc>
      </w:tr>
      <w:tr w:rsidR="00F47232" w:rsidRPr="0097472E" w14:paraId="1075868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B11AF2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078566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DK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398CB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646.561.6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7BA11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530.150.00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3EE8C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5</w:t>
            </w:r>
          </w:p>
        </w:tc>
      </w:tr>
      <w:tr w:rsidR="00F47232" w:rsidRPr="0097472E" w14:paraId="2FA72D6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7B7515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EB793E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LB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3B2BC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81.951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AF52B7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10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A919F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9</w:t>
            </w:r>
          </w:p>
        </w:tc>
      </w:tr>
      <w:tr w:rsidR="00F47232" w:rsidRPr="0097472E" w14:paraId="67A1BC2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B8495F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878FEC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YOR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04D272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363.121.9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87510C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.358.699.72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E11B03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3</w:t>
            </w:r>
          </w:p>
        </w:tc>
      </w:tr>
      <w:tr w:rsidR="00F47232" w:rsidRPr="0097472E" w14:paraId="413C4FC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2BB979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1B2F5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ID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97505E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00.0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9707C7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7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6372E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5</w:t>
            </w:r>
          </w:p>
        </w:tc>
      </w:tr>
      <w:tr w:rsidR="00F47232" w:rsidRPr="0097472E" w14:paraId="5EE476C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1CC634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90A3F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RX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93A1E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498.991.788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59FADC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478.295.61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DA185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4</w:t>
            </w:r>
          </w:p>
        </w:tc>
      </w:tr>
      <w:tr w:rsidR="00F47232" w:rsidRPr="0097472E" w14:paraId="2E0F8A9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DAE955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DA37E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OT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44621A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594.467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186B15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186.488.88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4DC87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6</w:t>
            </w:r>
          </w:p>
        </w:tc>
      </w:tr>
      <w:tr w:rsidR="00F47232" w:rsidRPr="0097472E" w14:paraId="7655833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544A02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4C0646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F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3D8059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806.25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15BC4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12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8A8D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4</w:t>
            </w:r>
          </w:p>
        </w:tc>
      </w:tr>
      <w:tr w:rsidR="00F47232" w:rsidRPr="0097472E" w14:paraId="49E936A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99850A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35B68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CO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4CC2D7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9.0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7F8D5B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5.583.4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2BC31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4</w:t>
            </w:r>
          </w:p>
        </w:tc>
      </w:tr>
      <w:tr w:rsidR="00F47232" w:rsidRPr="0097472E" w14:paraId="7F084FE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2E1AB7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67A9F3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CPI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93AA4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556.33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9D6B8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81FE5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9</w:t>
            </w:r>
          </w:p>
        </w:tc>
      </w:tr>
      <w:tr w:rsidR="00F47232" w:rsidRPr="0097472E" w14:paraId="144DFDE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CEE8FE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713B7A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IDO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A78A18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.137.404.58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0D9DC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FBBB5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0</w:t>
            </w:r>
          </w:p>
        </w:tc>
      </w:tr>
      <w:tr w:rsidR="00F47232" w:rsidRPr="0097472E" w14:paraId="27E79BB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F114B7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58842C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BM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776E1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54.706.04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6C330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30.103.2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39C2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2</w:t>
            </w:r>
          </w:p>
        </w:tc>
      </w:tr>
      <w:tr w:rsidR="00F47232" w:rsidRPr="0097472E" w14:paraId="3302E71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B4E896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EFB571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LT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B49F40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92.433.314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F23EAD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90.740.5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F41CD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2</w:t>
            </w:r>
          </w:p>
        </w:tc>
      </w:tr>
      <w:tr w:rsidR="00F47232" w:rsidRPr="0097472E" w14:paraId="03872BC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168B47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8E072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LIS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5599665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60.00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8F732A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0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5FFD5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8</w:t>
            </w:r>
          </w:p>
        </w:tc>
      </w:tr>
      <w:tr w:rsidR="00F47232" w:rsidRPr="0097472E" w14:paraId="2BBAB40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3A65E9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087614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GR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74ACCBD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457.023.004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414130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751.540.08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29CD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1</w:t>
            </w:r>
          </w:p>
        </w:tc>
      </w:tr>
      <w:tr w:rsidR="00F47232" w:rsidRPr="0097472E" w14:paraId="61A8D31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49A2E5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9EF99D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SM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7EE953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910.392.13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36DF48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758.675.44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E6A73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1</w:t>
            </w:r>
          </w:p>
        </w:tc>
      </w:tr>
      <w:tr w:rsidR="00F47232" w:rsidRPr="0097472E" w14:paraId="2A7E80A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4B841A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BBC558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BMS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329E1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5.820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48AB94B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67.34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97577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2</w:t>
            </w:r>
          </w:p>
        </w:tc>
      </w:tr>
      <w:tr w:rsidR="00F47232" w:rsidRPr="0097472E" w14:paraId="5FEC0DA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21A19C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E5BA6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KIM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D21D4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57.744.987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05D4EEB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113.223.57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D73A7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0</w:t>
            </w:r>
          </w:p>
        </w:tc>
      </w:tr>
      <w:tr w:rsidR="00F47232" w:rsidRPr="0097472E" w14:paraId="253AE8F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DD5832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3148E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PC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6B1C5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773.630.518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2CE0A35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509.864.3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E827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4</w:t>
            </w:r>
          </w:p>
        </w:tc>
      </w:tr>
      <w:tr w:rsidR="00F47232" w:rsidRPr="0097472E" w14:paraId="4BD1D3C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00703F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830378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CID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CD023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460.690.846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17DF27C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156.572.3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0527B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9</w:t>
            </w:r>
          </w:p>
        </w:tc>
      </w:tr>
      <w:tr w:rsidR="00F47232" w:rsidRPr="0097472E" w14:paraId="3776043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BB63E8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989949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LTJ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1E162CA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147.679.2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3BB43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553.528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1980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5</w:t>
            </w:r>
          </w:p>
        </w:tc>
      </w:tr>
      <w:tr w:rsidR="00F47232" w:rsidRPr="0097472E" w14:paraId="2B6F230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58C5C1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4B5BB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IC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3AE0E26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9.351.604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605A758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83.331.36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5C0D1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6</w:t>
            </w:r>
          </w:p>
        </w:tc>
      </w:tr>
      <w:tr w:rsidR="00F47232" w:rsidRPr="0097472E" w14:paraId="031FE79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19F2D5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29C2B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VR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2C42164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2.424.387.5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7E5D7F6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8.15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3EC81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5</w:t>
            </w:r>
          </w:p>
        </w:tc>
      </w:tr>
      <w:tr w:rsidR="00F47232" w:rsidRPr="0097472E" w14:paraId="1721457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A04DFE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80E7C6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WOOD</w:t>
            </w:r>
          </w:p>
        </w:tc>
        <w:tc>
          <w:tcPr>
            <w:tcW w:w="3600" w:type="dxa"/>
            <w:shd w:val="clear" w:color="auto" w:fill="auto"/>
            <w:noWrap/>
            <w:vAlign w:val="bottom"/>
            <w:hideMark/>
          </w:tcPr>
          <w:p w14:paraId="4EC78A4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573.835.000</w:t>
            </w:r>
          </w:p>
        </w:tc>
        <w:tc>
          <w:tcPr>
            <w:tcW w:w="2340" w:type="dxa"/>
            <w:shd w:val="clear" w:color="auto" w:fill="auto"/>
            <w:noWrap/>
            <w:vAlign w:val="bottom"/>
            <w:hideMark/>
          </w:tcPr>
          <w:p w14:paraId="5811BB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437.5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B4312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1</w:t>
            </w:r>
          </w:p>
        </w:tc>
      </w:tr>
    </w:tbl>
    <w:p w14:paraId="727218D4" w14:textId="77777777" w:rsidR="00F47232" w:rsidRPr="0097472E" w:rsidRDefault="00F47232" w:rsidP="00F47232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br w:type="page"/>
      </w:r>
    </w:p>
    <w:p w14:paraId="1E2F64DE" w14:textId="77777777" w:rsidR="00F47232" w:rsidRPr="0097472E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lastRenderedPageBreak/>
        <w:t>Lampiran 4</w:t>
      </w:r>
    </w:p>
    <w:p w14:paraId="1B3D6933" w14:textId="77777777" w:rsidR="00F47232" w:rsidRPr="0097472E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1DF9871F" w14:textId="77777777" w:rsidR="00F47232" w:rsidRPr="0097472E" w:rsidRDefault="00F47232" w:rsidP="00F47232">
      <w:pPr>
        <w:spacing w:line="240" w:lineRule="auto"/>
        <w:ind w:left="142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 xml:space="preserve">Hasil Perhitungan </w:t>
      </w:r>
      <w:r w:rsidRPr="0097472E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lang w:val="id-ID"/>
        </w:rPr>
        <w:t xml:space="preserve">Debt Covenant </w:t>
      </w: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>Pada Perusahaan Manufaktur Tahun 2019-2022</w:t>
      </w:r>
    </w:p>
    <w:tbl>
      <w:tblPr>
        <w:tblW w:w="836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1200"/>
        <w:gridCol w:w="2140"/>
        <w:gridCol w:w="2256"/>
        <w:gridCol w:w="960"/>
        <w:gridCol w:w="960"/>
      </w:tblGrid>
      <w:tr w:rsidR="00F47232" w:rsidRPr="0097472E" w14:paraId="0F0B3E50" w14:textId="77777777" w:rsidTr="00B04CF7">
        <w:trPr>
          <w:trHeight w:val="300"/>
          <w:jc w:val="center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08C16F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Tahun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7FE246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Kode Saham</w:t>
            </w:r>
          </w:p>
        </w:tc>
        <w:tc>
          <w:tcPr>
            <w:tcW w:w="2140" w:type="dxa"/>
            <w:shd w:val="clear" w:color="auto" w:fill="auto"/>
            <w:noWrap/>
            <w:vAlign w:val="center"/>
            <w:hideMark/>
          </w:tcPr>
          <w:p w14:paraId="26C6BF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Total Hutang</w:t>
            </w:r>
          </w:p>
        </w:tc>
        <w:tc>
          <w:tcPr>
            <w:tcW w:w="2140" w:type="dxa"/>
            <w:shd w:val="clear" w:color="auto" w:fill="auto"/>
            <w:noWrap/>
            <w:vAlign w:val="center"/>
            <w:hideMark/>
          </w:tcPr>
          <w:p w14:paraId="31C0566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Total Ekuitas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3ABF93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627DCC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DER</w:t>
            </w:r>
          </w:p>
        </w:tc>
      </w:tr>
      <w:tr w:rsidR="00F47232" w:rsidRPr="0097472E" w14:paraId="5218DFB2" w14:textId="77777777" w:rsidTr="00B04CF7">
        <w:trPr>
          <w:trHeight w:val="315"/>
          <w:jc w:val="center"/>
        </w:trPr>
        <w:tc>
          <w:tcPr>
            <w:tcW w:w="960" w:type="dxa"/>
            <w:vMerge w:val="restart"/>
            <w:shd w:val="clear" w:color="auto" w:fill="auto"/>
            <w:noWrap/>
            <w:vAlign w:val="center"/>
            <w:hideMark/>
          </w:tcPr>
          <w:p w14:paraId="3D62402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19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D430D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KP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06033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531.819.965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59A365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44.955.791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22EA7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89A8A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3</w:t>
            </w:r>
          </w:p>
        </w:tc>
      </w:tr>
      <w:tr w:rsidR="00F47232" w:rsidRPr="0097472E" w14:paraId="54A7C76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F4A8A4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9A6AA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LDO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9DDE31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91.708.143.237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05CD5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33.406.306.27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469E1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D049A7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3</w:t>
            </w:r>
          </w:p>
        </w:tc>
      </w:tr>
      <w:tr w:rsidR="00F47232" w:rsidRPr="0097472E" w14:paraId="5AD53BD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399053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06A108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RNA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0090D6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22.355.306.743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6549DC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76.781.762.6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736E3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B5C1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3</w:t>
            </w:r>
          </w:p>
        </w:tc>
      </w:tr>
      <w:tr w:rsidR="00F47232" w:rsidRPr="0097472E" w14:paraId="6CD2A6C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165369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2ED15E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UD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C6D21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14.449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1A507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85.31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11643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3EC9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33</w:t>
            </w:r>
          </w:p>
        </w:tc>
      </w:tr>
      <w:tr w:rsidR="00F47232" w:rsidRPr="0097472E" w14:paraId="104CACC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8561B5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A6448E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AKK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44D8D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8.071.619.867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E3666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1.848.853.93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13DE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D5E28B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9</w:t>
            </w:r>
          </w:p>
        </w:tc>
      </w:tr>
      <w:tr w:rsidR="00F47232" w:rsidRPr="0097472E" w14:paraId="5379CA9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88C2B6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469C6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EKA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8E6F8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31.294.696.834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FD2D8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1.784.845.24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C218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3F89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,32</w:t>
            </w:r>
          </w:p>
        </w:tc>
      </w:tr>
      <w:tr w:rsidR="00F47232" w:rsidRPr="0097472E" w14:paraId="133830D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25D909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A7FEDB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LEO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8CFFD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78.844.867.693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E45641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66.299.436.02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1CD3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7EA512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2</w:t>
            </w:r>
          </w:p>
        </w:tc>
      </w:tr>
      <w:tr w:rsidR="00F47232" w:rsidRPr="0097472E" w14:paraId="614FF1A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DB6829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DBDD16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PIN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617F6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213.550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06A870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.895.85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CABF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A20A4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9</w:t>
            </w:r>
          </w:p>
        </w:tc>
      </w:tr>
      <w:tr w:rsidR="00F47232" w:rsidRPr="0097472E" w14:paraId="6E6C6CE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2F5DB7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CF181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DVLA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813550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23.881.726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8B253F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06.078.988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4B59A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1BB6D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0</w:t>
            </w:r>
          </w:p>
        </w:tc>
      </w:tr>
      <w:tr w:rsidR="00F47232" w:rsidRPr="0097472E" w14:paraId="5AAE9A7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09AC3F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C5BCF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ESI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92C22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4.040.090.991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D32641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1.569.251.04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3625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55C22C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7</w:t>
            </w:r>
          </w:p>
        </w:tc>
      </w:tr>
      <w:tr w:rsidR="00F47232" w:rsidRPr="0097472E" w14:paraId="6AC53BC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76871D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CE512A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FASW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B0AB6E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059.395.120.91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51711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692.597.823.39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FEE9D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5EED6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9</w:t>
            </w:r>
          </w:p>
        </w:tc>
      </w:tr>
      <w:tr w:rsidR="00F47232" w:rsidRPr="0097472E" w14:paraId="38E3F70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B938BE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66AD66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GOOD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BAF7A0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297.546.907.499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5E8D46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765.520.764.91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2A45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C461A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3</w:t>
            </w:r>
          </w:p>
        </w:tc>
      </w:tr>
      <w:tr w:rsidR="00F47232" w:rsidRPr="0097472E" w14:paraId="2BFEC07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C888CD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D9061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MS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70146C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.223.076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7051A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5.679.73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9E7FA9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85B85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3</w:t>
            </w:r>
          </w:p>
        </w:tc>
      </w:tr>
      <w:tr w:rsidR="00F47232" w:rsidRPr="0097472E" w14:paraId="46EE1BD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72B938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DC6FE7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CB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61C774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.038.210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D183E5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.671.104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61CC3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8810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5</w:t>
            </w:r>
          </w:p>
        </w:tc>
      </w:tr>
      <w:tr w:rsidR="00F47232" w:rsidRPr="0097472E" w14:paraId="59E4412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7AF3EC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90753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FI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921B3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9.293.906.698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D02EE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72.244.828.27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4789C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20F23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3</w:t>
            </w:r>
          </w:p>
        </w:tc>
      </w:tr>
      <w:tr w:rsidR="00F47232" w:rsidRPr="0097472E" w14:paraId="61790D4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4A36CE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C9497B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MPC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B8CB56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92.845.023.431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018D2B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08.287.832.78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579D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49CE3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8</w:t>
            </w:r>
          </w:p>
        </w:tc>
      </w:tr>
      <w:tr w:rsidR="00F47232" w:rsidRPr="0097472E" w14:paraId="619808B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BFFACA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A8F0A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C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C9F85E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5.323.258.479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EE22B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40.121.790.97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5BE870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94E72D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9</w:t>
            </w:r>
          </w:p>
        </w:tc>
      </w:tr>
      <w:tr w:rsidR="00F47232" w:rsidRPr="0097472E" w14:paraId="3085229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092CB7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A955C0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F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EF8DF7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1.996.071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CA1F7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6.198.559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AA75E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27B555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4</w:t>
            </w:r>
          </w:p>
        </w:tc>
      </w:tr>
      <w:tr w:rsidR="00F47232" w:rsidRPr="0097472E" w14:paraId="49E6463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E8D326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9D480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S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8546BE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2.135.613.148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9BD409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572.287.128.06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646E8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3F0D9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0</w:t>
            </w:r>
          </w:p>
        </w:tc>
      </w:tr>
      <w:tr w:rsidR="00F47232" w:rsidRPr="0097472E" w14:paraId="4B6D229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220D7B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1006D9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K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879C34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2.504.081.073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244565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5.682.915.97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B0937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B15B9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2</w:t>
            </w:r>
          </w:p>
        </w:tc>
      </w:tr>
      <w:tr w:rsidR="00F47232" w:rsidRPr="0097472E" w14:paraId="11D6C07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4D4429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E0B3E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T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06A5FD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627.488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BEB87A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.080.261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C110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AA1F2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0</w:t>
            </w:r>
          </w:p>
        </w:tc>
      </w:tr>
      <w:tr w:rsidR="00F47232" w:rsidRPr="0097472E" w14:paraId="5878455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6A15DF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79E4E9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S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F3A589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325.841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C6663B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098.666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0D28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CFAE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7</w:t>
            </w:r>
          </w:p>
        </w:tc>
      </w:tr>
      <w:tr w:rsidR="00F47232" w:rsidRPr="0097472E" w14:paraId="057C5B5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90843D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D1F5B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JPFA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715B4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.754.081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6AAA3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896.814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B5ED5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1FF81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4</w:t>
            </w:r>
          </w:p>
        </w:tc>
      </w:tr>
      <w:tr w:rsidR="00F47232" w:rsidRPr="0097472E" w14:paraId="1CB0005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EC84D0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53EEEA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EJU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A55C3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0.619.409.786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745481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35.693.976.88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7EC8D0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EB0F1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3</w:t>
            </w:r>
          </w:p>
        </w:tc>
      </w:tr>
      <w:tr w:rsidR="00F47232" w:rsidRPr="0097472E" w14:paraId="6CB77DE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709C88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D5F6C8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LBF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0D2CCA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559.144.386.553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201440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.705.582.476.03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9BD74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69F6A2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09C3E6C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666A0A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A2DD8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DK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BE891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9.397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41686A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34.39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3963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79AD3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1</w:t>
            </w:r>
          </w:p>
        </w:tc>
      </w:tr>
      <w:tr w:rsidR="00F47232" w:rsidRPr="0097472E" w14:paraId="4D699B3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B78638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48F6E6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LB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D8BA4B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50.943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13AA98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46.00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8701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573A7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53</w:t>
            </w:r>
          </w:p>
        </w:tc>
      </w:tr>
      <w:tr w:rsidR="00F47232" w:rsidRPr="0097472E" w14:paraId="1A1F557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773DC6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2DC26D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YOR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2CA55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125.978.611.155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746A73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911.940.195.3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88E39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90A53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2</w:t>
            </w:r>
          </w:p>
        </w:tc>
      </w:tr>
      <w:tr w:rsidR="00F47232" w:rsidRPr="0097472E" w14:paraId="0702394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F1ECDD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BCA69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ID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F43CAE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70.694.23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6CC43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668.225.498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3463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D7E8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0</w:t>
            </w:r>
          </w:p>
        </w:tc>
      </w:tr>
      <w:tr w:rsidR="00F47232" w:rsidRPr="0097472E" w14:paraId="6A93166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B5C258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918392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RX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155854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480.574.327.659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8E6D5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71.759.165.03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A8C03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86660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49</w:t>
            </w:r>
          </w:p>
        </w:tc>
      </w:tr>
      <w:tr w:rsidR="00F47232" w:rsidRPr="0097472E" w14:paraId="3A1510D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7CF600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9A4F5D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OT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87823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589.486.465.854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3F6E30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092.597.379.09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6F80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DA9E7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1</w:t>
            </w:r>
          </w:p>
        </w:tc>
      </w:tr>
      <w:tr w:rsidR="00F47232" w:rsidRPr="0097472E" w14:paraId="0498D97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532F95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F95640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F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12AB14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16.891.004.184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DDF3FF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30.578.789.48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A4C9E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E29C7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4</w:t>
            </w:r>
          </w:p>
        </w:tc>
      </w:tr>
      <w:tr w:rsidR="00F47232" w:rsidRPr="0097472E" w14:paraId="3F51764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6DAB2F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F0FC1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CO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A7214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59.634.682.555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57F59E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141.020.945.59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1A8C26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23751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0</w:t>
            </w:r>
          </w:p>
        </w:tc>
      </w:tr>
      <w:tr w:rsidR="00F47232" w:rsidRPr="0097472E" w14:paraId="527D059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3338F6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C116E2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CP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3BBEB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00.703.906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B4711D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17.000.279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859FE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555A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30</w:t>
            </w:r>
          </w:p>
        </w:tc>
      </w:tr>
      <w:tr w:rsidR="00F47232" w:rsidRPr="0097472E" w14:paraId="4D900D0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14D253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79965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IDO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2E72E3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64.850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9E542B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064.70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3CF93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D31763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5</w:t>
            </w:r>
          </w:p>
        </w:tc>
      </w:tr>
      <w:tr w:rsidR="00F47232" w:rsidRPr="0097472E" w14:paraId="7E706D8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A503CC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3386E7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BM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6F2B2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84.562.971.811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7BE9DA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35.820.381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6B3BA1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F789D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6</w:t>
            </w:r>
          </w:p>
        </w:tc>
      </w:tr>
      <w:tr w:rsidR="00F47232" w:rsidRPr="0097472E" w14:paraId="508534B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A278FA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ABE631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LT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4ED35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10.463.595.86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B3923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80.381.947.96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24FCF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0A5C5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8</w:t>
            </w:r>
          </w:p>
        </w:tc>
      </w:tr>
      <w:tr w:rsidR="00F47232" w:rsidRPr="0097472E" w14:paraId="6687BA3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143684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2036C6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LIS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863007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1.717.889.732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914B20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4.280.563.26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9FEEB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3AE73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4</w:t>
            </w:r>
          </w:p>
        </w:tc>
      </w:tr>
      <w:tr w:rsidR="00F47232" w:rsidRPr="0097472E" w14:paraId="76ADE8D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FFF754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643A99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GR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CCEF7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3.915.143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AF8DE6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3.891.924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7A1D5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C57F3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30</w:t>
            </w:r>
          </w:p>
        </w:tc>
      </w:tr>
      <w:tr w:rsidR="00F47232" w:rsidRPr="0097472E" w14:paraId="221CA0F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8CAA97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1D3415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SM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07FB3E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64.678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E24747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442.303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794B5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0E493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7</w:t>
            </w:r>
          </w:p>
        </w:tc>
      </w:tr>
      <w:tr w:rsidR="00F47232" w:rsidRPr="0097472E" w14:paraId="3B321DA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F5834F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5F3DC2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BMS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7511B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75.164.931.439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DA0C54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65.456.883.95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BDC6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7811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22</w:t>
            </w:r>
          </w:p>
        </w:tc>
      </w:tr>
      <w:tr w:rsidR="00F47232" w:rsidRPr="0097472E" w14:paraId="376D6CC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CA8368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C41C9D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KIM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2E918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.312.088.208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355D1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.257.375.02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49ACE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7B62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1</w:t>
            </w:r>
          </w:p>
        </w:tc>
      </w:tr>
      <w:tr w:rsidR="00F47232" w:rsidRPr="0097472E" w14:paraId="56A517D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BF3093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5B6B8D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PC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DDEBD3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581.733.610.85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50ECD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791.035.969.89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3FD598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6159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5</w:t>
            </w:r>
          </w:p>
        </w:tc>
      </w:tr>
      <w:tr w:rsidR="00F47232" w:rsidRPr="0097472E" w14:paraId="078AA5E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690463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7E234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CID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C02E76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974.444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674738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341.609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7FAC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0C4A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2</w:t>
            </w:r>
          </w:p>
        </w:tc>
      </w:tr>
      <w:tr w:rsidR="00F47232" w:rsidRPr="0097472E" w14:paraId="0029C52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D0BE23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BF23A8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LTJ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6BB880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53.283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35E90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665.139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C7E5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CECA0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7</w:t>
            </w:r>
          </w:p>
        </w:tc>
      </w:tr>
      <w:tr w:rsidR="00F47232" w:rsidRPr="0097472E" w14:paraId="273E8F6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D7CB1F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3C36F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IC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BA3E58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05.423.636.124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9A8794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449.424.273.19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4081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C6A1E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4035BA7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6107D3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1A0B1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VR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CC735E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.367.509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16B98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281.86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7CD73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D7ADD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91</w:t>
            </w:r>
          </w:p>
        </w:tc>
      </w:tr>
      <w:tr w:rsidR="00F47232" w:rsidRPr="0097472E" w14:paraId="5879F66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840716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B4C53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WOOD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A3B1DE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817.941.634.186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8F6289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700.948.590.87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7FF9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68A08A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4</w:t>
            </w:r>
          </w:p>
        </w:tc>
      </w:tr>
      <w:tr w:rsidR="00F47232" w:rsidRPr="0097472E" w14:paraId="6B30B1B0" w14:textId="77777777" w:rsidTr="00B04CF7">
        <w:trPr>
          <w:trHeight w:val="315"/>
          <w:jc w:val="center"/>
        </w:trPr>
        <w:tc>
          <w:tcPr>
            <w:tcW w:w="960" w:type="dxa"/>
            <w:vMerge w:val="restart"/>
            <w:shd w:val="clear" w:color="auto" w:fill="auto"/>
            <w:noWrap/>
            <w:vAlign w:val="center"/>
            <w:hideMark/>
          </w:tcPr>
          <w:p w14:paraId="59EEDF8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20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C021F8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KP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8803D9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30.380.957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AC758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13.886.759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8E37B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FB8BD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1</w:t>
            </w:r>
          </w:p>
        </w:tc>
      </w:tr>
      <w:tr w:rsidR="00F47232" w:rsidRPr="0097472E" w14:paraId="4D67D1F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61D8D1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6B9C7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LDO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01AE8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63.428.319.392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362109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90.123.647.8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2223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A97E8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2</w:t>
            </w:r>
          </w:p>
        </w:tc>
      </w:tr>
      <w:tr w:rsidR="00F47232" w:rsidRPr="0097472E" w14:paraId="7EB77E1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2EED12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EDB09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RNA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401C9E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65.401.637.797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3AAD24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04.938.651.72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5276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93B5F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1</w:t>
            </w:r>
          </w:p>
        </w:tc>
      </w:tr>
      <w:tr w:rsidR="00F47232" w:rsidRPr="0097472E" w14:paraId="778EED3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06D4A9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BD4587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UD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C5237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640.851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9338F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22.156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A0BC47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7C31C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4</w:t>
            </w:r>
          </w:p>
        </w:tc>
      </w:tr>
      <w:tr w:rsidR="00F47232" w:rsidRPr="0097472E" w14:paraId="19412FF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12E76B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E8C7B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AKK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E62533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9.373.263.191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D1F71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5.527.305.29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A6237C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50203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7</w:t>
            </w:r>
          </w:p>
        </w:tc>
      </w:tr>
      <w:tr w:rsidR="00F47232" w:rsidRPr="0097472E" w14:paraId="3090832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4DAD7C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A95939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EKA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74CB4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5.958.833.204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4A5D0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60.714.994.86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30A8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DC16D7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4</w:t>
            </w:r>
          </w:p>
        </w:tc>
      </w:tr>
      <w:tr w:rsidR="00F47232" w:rsidRPr="0097472E" w14:paraId="04451AF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304802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EB5443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LEO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B06C8F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16.194.010.942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E58CDD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94.746.110.68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DEE6E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4D5F1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7</w:t>
            </w:r>
          </w:p>
        </w:tc>
      </w:tr>
      <w:tr w:rsidR="00F47232" w:rsidRPr="0097472E" w14:paraId="2F57127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A2959D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F695A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PIN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7B1DFE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809.608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DE84A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.349.683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6EF04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05B0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3</w:t>
            </w:r>
          </w:p>
        </w:tc>
      </w:tr>
      <w:tr w:rsidR="00F47232" w:rsidRPr="0097472E" w14:paraId="71EC0EA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A6B6B1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5F853B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DVLA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2B108D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60.424.729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CAE27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26.287.143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40A14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A77D3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0</w:t>
            </w:r>
          </w:p>
        </w:tc>
      </w:tr>
      <w:tr w:rsidR="00F47232" w:rsidRPr="0097472E" w14:paraId="7869A85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7FC021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9E87D3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ESI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718EA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5.185.619.128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1DF34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2.738.502.51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ADAB7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CE9C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8</w:t>
            </w:r>
          </w:p>
        </w:tc>
      </w:tr>
      <w:tr w:rsidR="00F47232" w:rsidRPr="0097472E" w14:paraId="0BB3D80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86B28C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208562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FASW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4DDD3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930.049.292.233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D005FE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582.994.996.48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6D0C5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7E7D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51</w:t>
            </w:r>
          </w:p>
        </w:tc>
      </w:tr>
      <w:tr w:rsidR="00F47232" w:rsidRPr="0097472E" w14:paraId="6D3DD9D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D729CB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0F215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GOOD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232C27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76.532.851.88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05AC7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894.436.789.15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9F1D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3480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7</w:t>
            </w:r>
          </w:p>
        </w:tc>
      </w:tr>
      <w:tr w:rsidR="00F47232" w:rsidRPr="0097472E" w14:paraId="6223E55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8D9FA3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D621C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MS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7DDDE5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.432.604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5A7FDA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.241.426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BB03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822D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4</w:t>
            </w:r>
          </w:p>
        </w:tc>
      </w:tr>
      <w:tr w:rsidR="00F47232" w:rsidRPr="0097472E" w14:paraId="6DE08B0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621381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371477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CB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BCE43F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3.270.272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3114D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0.318.053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D6A5A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9CD6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6</w:t>
            </w:r>
          </w:p>
        </w:tc>
      </w:tr>
      <w:tr w:rsidR="00F47232" w:rsidRPr="0097472E" w14:paraId="5479C10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A41C23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7C38C0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FI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3DF7AD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4.720.281.43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F77D6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99.518.294.09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7780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7F660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7</w:t>
            </w:r>
          </w:p>
        </w:tc>
      </w:tr>
      <w:tr w:rsidR="00F47232" w:rsidRPr="0097472E" w14:paraId="50F696E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DF01DD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FB670B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MPC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50EF6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31.192.233.99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A17F8F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65.907.828.76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B624F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AB51B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4</w:t>
            </w:r>
          </w:p>
        </w:tc>
      </w:tr>
      <w:tr w:rsidR="00F47232" w:rsidRPr="0097472E" w14:paraId="43B9417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F07E2F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C9A659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C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A38E9A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5.990.820.673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467F57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68.874.979.9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41D67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CD581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0F404C5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512887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30B1E1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F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C8D59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3.998.472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5A6D0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3.136.516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B8F66B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652B7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1</w:t>
            </w:r>
          </w:p>
        </w:tc>
      </w:tr>
      <w:tr w:rsidR="00F47232" w:rsidRPr="0097472E" w14:paraId="09BF7B6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0BC971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DFD3B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S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6D2187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2.519.771.935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50044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563.740.312.76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3F658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2634A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0</w:t>
            </w:r>
          </w:p>
        </w:tc>
      </w:tr>
      <w:tr w:rsidR="00F47232" w:rsidRPr="0097472E" w14:paraId="53FE939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1EE253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816800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K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23B61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9.898.871.456,4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B089EA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9.941.200.591,4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BA2F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5CA7BD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0</w:t>
            </w:r>
          </w:p>
        </w:tc>
      </w:tr>
      <w:tr w:rsidR="00F47232" w:rsidRPr="0097472E" w14:paraId="7C6B761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8700A0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D3E6F8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T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F49BA4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168.424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A7D0C8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.176.24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55F70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F3720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37E40C3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19E965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BF977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S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C6538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741.264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22607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335.34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EB39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5FB61C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2</w:t>
            </w:r>
          </w:p>
        </w:tc>
      </w:tr>
      <w:tr w:rsidR="00F47232" w:rsidRPr="0097472E" w14:paraId="1562097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2B5F89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A0EABC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JPFA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FE17D0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.539.790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885B60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411.97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A41D0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F984A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7</w:t>
            </w:r>
          </w:p>
        </w:tc>
      </w:tr>
      <w:tr w:rsidR="00F47232" w:rsidRPr="0097472E" w14:paraId="1C5003D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D116F5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0EA6D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EJU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C6DECB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3.905.945.919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01F18B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40.900.964.1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044EC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44F969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3</w:t>
            </w:r>
          </w:p>
        </w:tc>
      </w:tr>
      <w:tr w:rsidR="00F47232" w:rsidRPr="0097472E" w14:paraId="5038094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4AFBCF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4F177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LBF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E93506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288.218.173.294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481A42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.276.082.144.08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82CF8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60F8D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3CF0E80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0C9D91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A9931F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DK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21E09C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3.704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569CA3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89.98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809A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A64D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9</w:t>
            </w:r>
          </w:p>
        </w:tc>
      </w:tr>
      <w:tr w:rsidR="00F47232" w:rsidRPr="0097472E" w14:paraId="5B39C86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10238F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D4F850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LB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EAFA4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74.019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342EB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43.406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54061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77AC0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2</w:t>
            </w:r>
          </w:p>
        </w:tc>
      </w:tr>
      <w:tr w:rsidR="00F47232" w:rsidRPr="0097472E" w14:paraId="5D931BE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2C9CF7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328DCF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YOR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1B2270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506.032.464.592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A8F367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271.468.049.95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32868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33C8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5</w:t>
            </w:r>
          </w:p>
        </w:tc>
      </w:tr>
      <w:tr w:rsidR="00F47232" w:rsidRPr="0097472E" w14:paraId="2983581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FA301B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B853DD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ID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1A341A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92.491.798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F1A22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928.809.281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9DB38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FDD93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6</w:t>
            </w:r>
          </w:p>
        </w:tc>
      </w:tr>
      <w:tr w:rsidR="00F47232" w:rsidRPr="0097472E" w14:paraId="1377724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ED84CC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B05DB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RX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AB68E1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824.501.276.945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874DC8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952.015.851.83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3DAD7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733A6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47</w:t>
            </w:r>
          </w:p>
        </w:tc>
      </w:tr>
      <w:tr w:rsidR="00F47232" w:rsidRPr="0097472E" w14:paraId="24DE99A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86726E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84CD0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OT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5DA26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24.495.624.254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CFB88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227.671.047.73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A6CEE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5C2AB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8</w:t>
            </w:r>
          </w:p>
        </w:tc>
      </w:tr>
      <w:tr w:rsidR="00F47232" w:rsidRPr="0097472E" w14:paraId="1AF37E5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ABA3F5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61DC88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F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FA197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58.300.272.457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54515D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83.771.220.45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663262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BB929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1</w:t>
            </w:r>
          </w:p>
        </w:tc>
      </w:tr>
      <w:tr w:rsidR="00F47232" w:rsidRPr="0097472E" w14:paraId="24A8938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A421D5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56BFDE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CO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AF941D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69.705.217.664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75FBFA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273.954.601.05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484EB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01D0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4</w:t>
            </w:r>
          </w:p>
        </w:tc>
      </w:tr>
      <w:tr w:rsidR="00F47232" w:rsidRPr="0097472E" w14:paraId="3FFD21D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2311B8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0FAEB2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CP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51D20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66.072.367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970B6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32.209.156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2891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5FDF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2</w:t>
            </w:r>
          </w:p>
        </w:tc>
      </w:tr>
      <w:tr w:rsidR="00F47232" w:rsidRPr="0097472E" w14:paraId="3E97E5D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D07CB0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F05E0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IDO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F8C31F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27.776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064BE9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221.74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F1AC1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64798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9</w:t>
            </w:r>
          </w:p>
        </w:tc>
      </w:tr>
      <w:tr w:rsidR="00F47232" w:rsidRPr="0097472E" w14:paraId="1727F12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45A791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DE3984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BM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F56D05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06.678.887.419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08351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61.981.659.33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DD688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0064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4</w:t>
            </w:r>
          </w:p>
        </w:tc>
      </w:tr>
      <w:tr w:rsidR="00F47232" w:rsidRPr="0097472E" w14:paraId="196B628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25C29F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4C36BD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LT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80CA8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66.908.471.713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8B142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06.954.570.72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347A6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EC2FCD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0</w:t>
            </w:r>
          </w:p>
        </w:tc>
      </w:tr>
      <w:tr w:rsidR="00F47232" w:rsidRPr="0097472E" w14:paraId="6D2E06A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7B0CB4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4747A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LIS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399DF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4.941.029.21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11777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8.660.283.49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C5887E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62ED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5</w:t>
            </w:r>
          </w:p>
        </w:tc>
      </w:tr>
      <w:tr w:rsidR="00F47232" w:rsidRPr="0097472E" w14:paraId="33B2738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9C1640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B27E91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GR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526E5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0.571.674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04656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5.653.33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57E885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42473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4</w:t>
            </w:r>
          </w:p>
        </w:tc>
      </w:tr>
      <w:tr w:rsidR="00F47232" w:rsidRPr="0097472E" w14:paraId="6CAD7FD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007C40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4F76E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SM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3487C9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27.016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EE0AB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648.51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C140D5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51296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7</w:t>
            </w:r>
          </w:p>
        </w:tc>
      </w:tr>
      <w:tr w:rsidR="00F47232" w:rsidRPr="0097472E" w14:paraId="31C057A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70D98B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FA8A7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BMS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42A1A9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86.849.909.894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E4AF1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25.284.593.26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1972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74373D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05</w:t>
            </w:r>
          </w:p>
        </w:tc>
      </w:tr>
      <w:tr w:rsidR="00F47232" w:rsidRPr="0097472E" w14:paraId="2E2DC42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AEF52E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A4C01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KIM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0F54F3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.013.505.741,9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DEC67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.333.503.209,8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14177D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79F1D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3</w:t>
            </w:r>
          </w:p>
        </w:tc>
      </w:tr>
      <w:tr w:rsidR="00F47232" w:rsidRPr="0097472E" w14:paraId="2EEAF28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CCB9A9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9F634B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PC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5517A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727.421.825.611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1E6524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377.235.707.75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F0639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2A397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3</w:t>
            </w:r>
          </w:p>
        </w:tc>
      </w:tr>
      <w:tr w:rsidR="00F47232" w:rsidRPr="0097472E" w14:paraId="0C5C966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667FC2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E40C0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CID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52B9CC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149.811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529B35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494.64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D2DE6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AB44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0</w:t>
            </w:r>
          </w:p>
        </w:tc>
      </w:tr>
      <w:tr w:rsidR="00F47232" w:rsidRPr="0097472E" w14:paraId="17F233B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701F41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0FEAD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LTJ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54319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972.379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A41D47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781.73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81D73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2A32F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3</w:t>
            </w:r>
          </w:p>
        </w:tc>
      </w:tr>
      <w:tr w:rsidR="00F47232" w:rsidRPr="0097472E" w14:paraId="5F31B61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1B6518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A62EA1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IC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FBBF8E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14.166.072.054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947BF3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802.862.463.46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0801F1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3480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0C1D393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1236E2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7462A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VR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9EBC4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.597.264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4D7F95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937.36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84B6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4CB73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,16</w:t>
            </w:r>
          </w:p>
        </w:tc>
      </w:tr>
      <w:tr w:rsidR="00F47232" w:rsidRPr="0097472E" w14:paraId="5670269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8286EA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229288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WOOD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004773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919.169.404.821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65D7CD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029.837.381.68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8A85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C2946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6</w:t>
            </w:r>
          </w:p>
        </w:tc>
      </w:tr>
      <w:tr w:rsidR="00F47232" w:rsidRPr="0097472E" w14:paraId="57CA7F4C" w14:textId="77777777" w:rsidTr="00B04CF7">
        <w:trPr>
          <w:trHeight w:val="315"/>
          <w:jc w:val="center"/>
        </w:trPr>
        <w:tc>
          <w:tcPr>
            <w:tcW w:w="960" w:type="dxa"/>
            <w:vMerge w:val="restart"/>
            <w:shd w:val="clear" w:color="auto" w:fill="auto"/>
            <w:noWrap/>
            <w:vAlign w:val="center"/>
            <w:hideMark/>
          </w:tcPr>
          <w:p w14:paraId="2785B4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21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F626C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KP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DEE05A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72.726.945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F5A9A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63.013.414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DC5B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DBE47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8</w:t>
            </w:r>
          </w:p>
        </w:tc>
      </w:tr>
      <w:tr w:rsidR="00F47232" w:rsidRPr="0097472E" w14:paraId="59BD971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E82797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E7B02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LDO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01255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07.406.880.546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A6C99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03.402.561.48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4C4ED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178FE3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2</w:t>
            </w:r>
          </w:p>
        </w:tc>
      </w:tr>
      <w:tr w:rsidR="00F47232" w:rsidRPr="0097472E" w14:paraId="3434BEE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959302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D99453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RNA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C017B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70.353.190.326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FF0230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573.169.882.47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A7DB4F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9347C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3</w:t>
            </w:r>
          </w:p>
        </w:tc>
      </w:tr>
      <w:tr w:rsidR="00F47232" w:rsidRPr="0097472E" w14:paraId="25846F4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68BC30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AC60F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UD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B4ABC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605.521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D34871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87.69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2F8C8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22F8E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6</w:t>
            </w:r>
          </w:p>
        </w:tc>
      </w:tr>
      <w:tr w:rsidR="00F47232" w:rsidRPr="0097472E" w14:paraId="5199DE8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4AE100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4A97B1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AKK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4E4E59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0.791.063.583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C47EA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40.446.800.10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DF48B4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8FED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4</w:t>
            </w:r>
          </w:p>
        </w:tc>
      </w:tr>
      <w:tr w:rsidR="00F47232" w:rsidRPr="0097472E" w14:paraId="2022E8F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6FA5E0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DF6C20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EKA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E7DA3C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10.020.233.374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50146C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87.366.962.83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D0575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671F2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648E23F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64F543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C5ECD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LEO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BED23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46.601.683.606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38AB0E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01.579.893.30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AB22B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4BBC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5</w:t>
            </w:r>
          </w:p>
        </w:tc>
      </w:tr>
      <w:tr w:rsidR="00F47232" w:rsidRPr="0097472E" w14:paraId="193EACE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C06053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E038E1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PIN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96FB4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.296.052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D72DE8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5.149.999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AD0F71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A3A0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1</w:t>
            </w:r>
          </w:p>
        </w:tc>
      </w:tr>
      <w:tr w:rsidR="00F47232" w:rsidRPr="0097472E" w14:paraId="2AF76B4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47C89B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8BB085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DVLA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A3CD96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05.106.719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B6D74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80.798.261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0CC77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4C0F6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1</w:t>
            </w:r>
          </w:p>
        </w:tc>
      </w:tr>
      <w:tr w:rsidR="00F47232" w:rsidRPr="0097472E" w14:paraId="1129CAF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0DAAD7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03CF2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ESI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D3ECD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067.345.824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D6620B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3.530.399.17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0130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A4A3B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4</w:t>
            </w:r>
          </w:p>
        </w:tc>
      </w:tr>
      <w:tr w:rsidR="00F47232" w:rsidRPr="0097472E" w14:paraId="1E738F7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B5B7E7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01002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FASW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14F504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176.900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AC72EE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125.324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5FF4F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4685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60</w:t>
            </w:r>
          </w:p>
        </w:tc>
      </w:tr>
      <w:tr w:rsidR="00F47232" w:rsidRPr="0097472E" w14:paraId="1E286A9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253BB8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14EB2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GOOD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318B9D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735.944.249.731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69DFAF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030.658.030.41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B1C6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0245D9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3</w:t>
            </w:r>
          </w:p>
        </w:tc>
      </w:tr>
      <w:tr w:rsidR="00F47232" w:rsidRPr="0097472E" w14:paraId="4B58A42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F8ED85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60D2F4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MS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2DBBC2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.899.022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2CE7D6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9.191.406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AD08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30848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2</w:t>
            </w:r>
          </w:p>
        </w:tc>
      </w:tr>
      <w:tr w:rsidR="00F47232" w:rsidRPr="0097472E" w14:paraId="00F6373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29F459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33D734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CB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77BE7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3.342.765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76CCD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4.723.863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0BE40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38969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6</w:t>
            </w:r>
          </w:p>
        </w:tc>
      </w:tr>
      <w:tr w:rsidR="00F47232" w:rsidRPr="0097472E" w14:paraId="03CD491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0AFEA7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7C3337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FI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6997B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5.361.117.834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92ABD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83.369.064.58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7A237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37AB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7</w:t>
            </w:r>
          </w:p>
        </w:tc>
      </w:tr>
      <w:tr w:rsidR="00F47232" w:rsidRPr="0097472E" w14:paraId="01784C9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5791AA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200F7E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MPC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A3219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69.803.527.245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F0DF3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688.362.494.88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3EAB6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043509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9</w:t>
            </w:r>
          </w:p>
        </w:tc>
      </w:tr>
      <w:tr w:rsidR="00F47232" w:rsidRPr="0097472E" w14:paraId="4BD703A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F1FD1A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2BA59A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C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20ED9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1.138.919.06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EB8F2E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79.559.681.14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4CA9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17CB1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5</w:t>
            </w:r>
          </w:p>
        </w:tc>
      </w:tr>
      <w:tr w:rsidR="00F47232" w:rsidRPr="0097472E" w14:paraId="70259D7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2B2FBE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7767A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F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739DF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2.285.331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230985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6.986.509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D50849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FC5A6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6</w:t>
            </w:r>
          </w:p>
        </w:tc>
      </w:tr>
      <w:tr w:rsidR="00F47232" w:rsidRPr="0097472E" w14:paraId="20A7806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E172CA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A19130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S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EFCDAD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02.584.655.311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563A93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662.433.401.89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B5F97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D4F27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9</w:t>
            </w:r>
          </w:p>
        </w:tc>
      </w:tr>
      <w:tr w:rsidR="00F47232" w:rsidRPr="0097472E" w14:paraId="6778825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4F584B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9F090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K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CF6D1B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0.211.440.912,4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3D9105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7.894.789.11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5564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0E9B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9</w:t>
            </w:r>
          </w:p>
        </w:tc>
      </w:tr>
      <w:tr w:rsidR="00F47232" w:rsidRPr="0097472E" w14:paraId="296AD59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52DFD2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056ADE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T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85AF2E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515.150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4255C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.620.964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524A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04562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7</w:t>
            </w:r>
          </w:p>
        </w:tc>
      </w:tr>
      <w:tr w:rsidR="00F47232" w:rsidRPr="0097472E" w14:paraId="220F647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290C22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674D97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S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BC668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310.209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5B3D7E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787.113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F6F847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3A0CF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7</w:t>
            </w:r>
          </w:p>
        </w:tc>
      </w:tr>
      <w:tr w:rsidR="00F47232" w:rsidRPr="0097472E" w14:paraId="6FE9A2D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38E578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6C0297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JPFA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5036AC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.486.946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F246F7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.102.71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D52F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8290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8</w:t>
            </w:r>
          </w:p>
        </w:tc>
      </w:tr>
      <w:tr w:rsidR="00F47232" w:rsidRPr="0097472E" w14:paraId="131C902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118140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3C429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EJU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7743EE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1.900.755.126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19F48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85.825.528.98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B571E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E00B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1</w:t>
            </w:r>
          </w:p>
        </w:tc>
      </w:tr>
      <w:tr w:rsidR="00F47232" w:rsidRPr="0097472E" w14:paraId="6A97531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9D33CA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7CB93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LBF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7D87AD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400.757.363.148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6ED24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.265.877.793.12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9A7A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B50ECB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17B9D8B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A5CC73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4538B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DK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42CFC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0.106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CF143B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05.294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EC039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5E178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9</w:t>
            </w:r>
          </w:p>
        </w:tc>
      </w:tr>
      <w:tr w:rsidR="00F47232" w:rsidRPr="0097472E" w14:paraId="5D14A45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FBB6DD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471EC5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LB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18546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22.860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0F589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99.15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6A6235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EA6B90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66</w:t>
            </w:r>
          </w:p>
        </w:tc>
      </w:tr>
      <w:tr w:rsidR="00F47232" w:rsidRPr="0097472E" w14:paraId="7E3D82A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BF0BDE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DB2E24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YOR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2A0564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557.621.869.393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C19AA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360.031.396.13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AF7E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AA4C5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5</w:t>
            </w:r>
          </w:p>
        </w:tc>
      </w:tr>
      <w:tr w:rsidR="00F47232" w:rsidRPr="0097472E" w14:paraId="02DDAA9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8CB2FF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5FC002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ID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F9EC7C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00.347.722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96442C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295.611.941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66228B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C050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6273880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CE696D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5354EC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RX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91B501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784.858.546.222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7DC7B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155.294.583.15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73BA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B846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39</w:t>
            </w:r>
          </w:p>
        </w:tc>
      </w:tr>
      <w:tr w:rsidR="00F47232" w:rsidRPr="0097472E" w14:paraId="7CA495D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536AE7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DCEF1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OT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712B9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21.693.219.911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468F77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69.591.202.76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EA41C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AE98BC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1</w:t>
            </w:r>
          </w:p>
        </w:tc>
      </w:tr>
      <w:tr w:rsidR="00F47232" w:rsidRPr="0097472E" w14:paraId="57B59D8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114D0D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69D890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F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49E83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00.912.951.489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03104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62.210.927.75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38DA6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3F694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4</w:t>
            </w:r>
          </w:p>
        </w:tc>
      </w:tr>
      <w:tr w:rsidR="00F47232" w:rsidRPr="0097472E" w14:paraId="5A21A4B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D68555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6A012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CO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5FFFA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96.166.762.993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828C22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402.697.364.24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AD2E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DFD6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7</w:t>
            </w:r>
          </w:p>
        </w:tc>
      </w:tr>
      <w:tr w:rsidR="00F47232" w:rsidRPr="0097472E" w14:paraId="659529D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7B94E8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B06A4E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CP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8F00DA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9.608.077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C4979B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72.552.466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CE5E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D1DA6C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238632E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6720FD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0D782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IDO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6B3741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97.785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D78ED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471.18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28CDB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6A13C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7</w:t>
            </w:r>
          </w:p>
        </w:tc>
      </w:tr>
      <w:tr w:rsidR="00F47232" w:rsidRPr="0097472E" w14:paraId="262F4C2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E5ABD6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A1FEB5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BM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594059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77.942.627.046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AA7CA1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92.485.493.0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01032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E333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9</w:t>
            </w:r>
          </w:p>
        </w:tc>
      </w:tr>
      <w:tr w:rsidR="00F47232" w:rsidRPr="0097472E" w14:paraId="41CBAD9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F88F88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4B2A7F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LT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4E251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47.288.021.564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954BA2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41.837.229.22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764E3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A2C0D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4</w:t>
            </w:r>
          </w:p>
        </w:tc>
      </w:tr>
      <w:tr w:rsidR="00F47232" w:rsidRPr="0097472E" w14:paraId="16995A5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DCEBB3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EF10C8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LIS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079EE2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0.898.283.501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0B161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4.647.780.76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F43D1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D94E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3</w:t>
            </w:r>
          </w:p>
        </w:tc>
      </w:tr>
      <w:tr w:rsidR="00F47232" w:rsidRPr="0097472E" w14:paraId="47583F6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42A5E7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877E0C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GR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9F7772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7.110.080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5A20D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2.875.01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E6D97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3069D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7</w:t>
            </w:r>
          </w:p>
        </w:tc>
      </w:tr>
      <w:tr w:rsidR="00F47232" w:rsidRPr="0097472E" w14:paraId="232CFD3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F845EE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438B42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SM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E63406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57.229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0A9ED1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911.633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FA08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1AE76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3</w:t>
            </w:r>
          </w:p>
        </w:tc>
      </w:tr>
      <w:tr w:rsidR="00F47232" w:rsidRPr="0097472E" w14:paraId="429CA69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FFAFEC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B0DBBD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BMS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8EBF7E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81.299.936.346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F9145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19.613.418.37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19E81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EA67C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56</w:t>
            </w:r>
          </w:p>
        </w:tc>
      </w:tr>
      <w:tr w:rsidR="00F47232" w:rsidRPr="0097472E" w14:paraId="7D241CE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EB0ED5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48EED3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KIM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A2E338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.060.744.083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97CEF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5.055.496.881,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ECD5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0C0525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0</w:t>
            </w:r>
          </w:p>
        </w:tc>
      </w:tr>
      <w:tr w:rsidR="00F47232" w:rsidRPr="0097472E" w14:paraId="7DEE108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D76FFA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93A62D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PC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FEE9C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769.022.665.619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FF14F7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875.303.997.16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7832EA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EA07D2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0</w:t>
            </w:r>
          </w:p>
        </w:tc>
      </w:tr>
      <w:tr w:rsidR="00F47232" w:rsidRPr="0097472E" w14:paraId="0007F72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0FC7F8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1B452E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CID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DDD35F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837.256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A6D357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940.631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A877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F7E4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7</w:t>
            </w:r>
          </w:p>
        </w:tc>
      </w:tr>
      <w:tr w:rsidR="00F47232" w:rsidRPr="0097472E" w14:paraId="6F9598B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CA1454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1EC3BF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LTJ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EC471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268.730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13109A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138.126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4B81D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C1D8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4</w:t>
            </w:r>
          </w:p>
        </w:tc>
      </w:tr>
      <w:tr w:rsidR="00F47232" w:rsidRPr="0097472E" w14:paraId="59C5D0B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9114C4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7A8DDF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IC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4575A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41.965.361.397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63F009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434.913.211.1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A071F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40749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6B0658A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4E60DF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8B1DF9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VR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ADBAC8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.474.263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876768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321.269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AD2D4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AF8E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,35</w:t>
            </w:r>
          </w:p>
        </w:tc>
      </w:tr>
      <w:tr w:rsidR="00F47232" w:rsidRPr="0097472E" w14:paraId="6D67F5A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D83635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4860F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WOOD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60377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158.497.024.662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E1B52C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42.537.753.96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4353D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F3434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7</w:t>
            </w:r>
          </w:p>
        </w:tc>
      </w:tr>
      <w:tr w:rsidR="00F47232" w:rsidRPr="0097472E" w14:paraId="24010502" w14:textId="77777777" w:rsidTr="00B04CF7">
        <w:trPr>
          <w:trHeight w:val="315"/>
          <w:jc w:val="center"/>
        </w:trPr>
        <w:tc>
          <w:tcPr>
            <w:tcW w:w="960" w:type="dxa"/>
            <w:vMerge w:val="restart"/>
            <w:shd w:val="clear" w:color="auto" w:fill="auto"/>
            <w:noWrap/>
            <w:vAlign w:val="center"/>
            <w:hideMark/>
          </w:tcPr>
          <w:p w14:paraId="48479D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22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E70FF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KP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002E1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19.078.887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982251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71.465.877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D4E4B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2578E7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3</w:t>
            </w:r>
          </w:p>
        </w:tc>
      </w:tr>
      <w:tr w:rsidR="00F47232" w:rsidRPr="0097472E" w14:paraId="6C00DCA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629E3C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01469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LDO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A1FC7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03.638.004.05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038A3E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65.168.946.1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7F4A9A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01DA2F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5</w:t>
            </w:r>
          </w:p>
        </w:tc>
      </w:tr>
      <w:tr w:rsidR="00F47232" w:rsidRPr="0097472E" w14:paraId="2E6F607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81CE79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7EDD3F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RNA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9EA710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45.695.258.308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1FF8E8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578.868.615.54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0CDC7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C71A2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9</w:t>
            </w:r>
          </w:p>
        </w:tc>
      </w:tr>
      <w:tr w:rsidR="00F47232" w:rsidRPr="0097472E" w14:paraId="7DAF880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1D3BCF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30561D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UD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08756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28.614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311B5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45.03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68DC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D0A75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20</w:t>
            </w:r>
          </w:p>
        </w:tc>
      </w:tr>
      <w:tr w:rsidR="00F47232" w:rsidRPr="0097472E" w14:paraId="4FF1820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20301F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870014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AKK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BEDEDB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5.448.110.526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1C6498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52.521.962.25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004A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2AF4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7</w:t>
            </w:r>
          </w:p>
        </w:tc>
      </w:tr>
      <w:tr w:rsidR="00F47232" w:rsidRPr="0097472E" w14:paraId="23C312A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F16FA1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F86697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EKA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2885A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8.244.583.827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3F4DA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550.042.869.74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78F30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0F65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1</w:t>
            </w:r>
          </w:p>
        </w:tc>
      </w:tr>
      <w:tr w:rsidR="00F47232" w:rsidRPr="0097472E" w14:paraId="4668AAF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DB005F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4E2798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LEO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F5DEA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08.372.748.127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0F4F1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85.150.863.28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DA69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1D5C4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3</w:t>
            </w:r>
          </w:p>
        </w:tc>
      </w:tr>
      <w:tr w:rsidR="00F47232" w:rsidRPr="0097472E" w14:paraId="0F4D83B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873838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28A661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PIN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27AED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.520.331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0F23D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.327.214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32AEE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6C28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1</w:t>
            </w:r>
          </w:p>
        </w:tc>
      </w:tr>
      <w:tr w:rsidR="00F47232" w:rsidRPr="0097472E" w14:paraId="476D39F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BC3B12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D6F96D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DVLA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CFB352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05.518.904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C334B6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03.620.581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E14CC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4BEA6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3</w:t>
            </w:r>
          </w:p>
        </w:tc>
      </w:tr>
      <w:tr w:rsidR="00F47232" w:rsidRPr="0097472E" w14:paraId="7ED9990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456189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5FB355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ESI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13A69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217.041.702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8FDA33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5.281.193.87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6AC50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C1579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3</w:t>
            </w:r>
          </w:p>
        </w:tc>
      </w:tr>
      <w:tr w:rsidR="00F47232" w:rsidRPr="0097472E" w14:paraId="0F23A77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CD0FA1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816F5B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FASW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3DDFB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866.388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60FAF1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011.45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2BDFED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E6825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57</w:t>
            </w:r>
          </w:p>
        </w:tc>
      </w:tr>
      <w:tr w:rsidR="00F47232" w:rsidRPr="0097472E" w14:paraId="7AC6C24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5DC41F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DDA9F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GOOD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7335E3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975.927.432.106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8B22CA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351.444.502.18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66830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1C67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9</w:t>
            </w:r>
          </w:p>
        </w:tc>
      </w:tr>
      <w:tr w:rsidR="00F47232" w:rsidRPr="0097472E" w14:paraId="50FAE36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6179DA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3078EF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MS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4058E2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.616.824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42A320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8.170.16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CDE63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304FA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4</w:t>
            </w:r>
          </w:p>
        </w:tc>
      </w:tr>
      <w:tr w:rsidR="00F47232" w:rsidRPr="0097472E" w14:paraId="6CC9EBF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3F1BB5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BAD77F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CB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8DFF36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7.832.529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289AAD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7.473.00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6C77B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A3A61E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01</w:t>
            </w:r>
          </w:p>
        </w:tc>
      </w:tr>
      <w:tr w:rsidR="00F47232" w:rsidRPr="0097472E" w14:paraId="0C0B1B3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96DA2B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E09285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FI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05E73B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04.327.481.288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28A1D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42.479.880.57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ABF7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4C5FF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3</w:t>
            </w:r>
          </w:p>
        </w:tc>
      </w:tr>
      <w:tr w:rsidR="00F47232" w:rsidRPr="0097472E" w14:paraId="171EC6D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11FF09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15C87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MPC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5B9978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10.746.099.447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BF7881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224.729.775.95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2B9C1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10D7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4</w:t>
            </w:r>
          </w:p>
        </w:tc>
      </w:tr>
      <w:tr w:rsidR="00F47232" w:rsidRPr="0097472E" w14:paraId="4243182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2BEBAB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A0DB0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C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A28F8E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9.040.070.257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0E1CFF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16.970.464.20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F4485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87227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9</w:t>
            </w:r>
          </w:p>
        </w:tc>
      </w:tr>
      <w:tr w:rsidR="00F47232" w:rsidRPr="0097472E" w14:paraId="0293CD1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302CC5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D64F6B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F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559F2F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6.810.262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6CBE7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3.623.03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7836C7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E4761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3</w:t>
            </w:r>
          </w:p>
        </w:tc>
      </w:tr>
      <w:tr w:rsidR="00F47232" w:rsidRPr="0097472E" w14:paraId="689B90B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B2FB8A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0CCD66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S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D4B4E6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00.110.128.34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D0B4C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982.354.921.36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72C8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7A0EE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0</w:t>
            </w:r>
          </w:p>
        </w:tc>
      </w:tr>
      <w:tr w:rsidR="00F47232" w:rsidRPr="0097472E" w14:paraId="6700E24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30B5E3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6299A5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K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5124D2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3.482.717.927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A26935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8.175.464.12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EEE64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0496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2</w:t>
            </w:r>
          </w:p>
        </w:tc>
      </w:tr>
      <w:tr w:rsidR="00F47232" w:rsidRPr="0097472E" w14:paraId="6F5A424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7F6B48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E77C7D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T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439D96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139.263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A54E4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.566.906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D5D8E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EDF84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1</w:t>
            </w:r>
          </w:p>
        </w:tc>
      </w:tr>
      <w:tr w:rsidR="00F47232" w:rsidRPr="0097472E" w14:paraId="422DFC9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4AEC95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06EAC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SP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0E816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261.396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2A4D75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144.53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E6BE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71B022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9</w:t>
            </w:r>
          </w:p>
        </w:tc>
      </w:tr>
      <w:tr w:rsidR="00F47232" w:rsidRPr="0097472E" w14:paraId="7B47E5A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93FFAB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681C1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JPFA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AD70A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.036.110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6B20C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.654.77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7919CC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37AF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39</w:t>
            </w:r>
          </w:p>
        </w:tc>
      </w:tr>
      <w:tr w:rsidR="00F47232" w:rsidRPr="0097472E" w14:paraId="7C29358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0421A2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2F10B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EJU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446971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6.594.539.652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31FFE3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03.505.819.3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D6947A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AEF5F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12866F3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3F6E9A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26FCB9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LBF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5E26B1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143.984.823.285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A327E1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.097.328.202.38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1CD9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D3E1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27FB542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A64522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5AFF06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DK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9A6FB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5.711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604CA2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40.21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CB8DE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0F09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1</w:t>
            </w:r>
          </w:p>
        </w:tc>
      </w:tr>
      <w:tr w:rsidR="00F47232" w:rsidRPr="0097472E" w14:paraId="78FC662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FD864A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B9B8BD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LB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95020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301.227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1F7E7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73.27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85BD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BB48FC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14</w:t>
            </w:r>
          </w:p>
        </w:tc>
      </w:tr>
      <w:tr w:rsidR="00F47232" w:rsidRPr="0097472E" w14:paraId="7907E17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5E90F5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8FD3BD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YOR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5EC8C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441.466.604.896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EE65A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.834.694.090.51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6363EF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A1B6B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4</w:t>
            </w:r>
          </w:p>
        </w:tc>
      </w:tr>
      <w:tr w:rsidR="00F47232" w:rsidRPr="0097472E" w14:paraId="010DBCE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E60D2C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38288E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ID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1CA44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94.336.031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7B5D2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446.027.106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6BD2A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7C567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4</w:t>
            </w:r>
          </w:p>
        </w:tc>
      </w:tr>
      <w:tr w:rsidR="00F47232" w:rsidRPr="0097472E" w14:paraId="18506B6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714505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15C025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RX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1D1861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034.831.303.08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E11624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364.560.749.28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F418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4B42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2</w:t>
            </w:r>
          </w:p>
        </w:tc>
      </w:tr>
      <w:tr w:rsidR="00F47232" w:rsidRPr="0097472E" w14:paraId="4812709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0352FD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378909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OT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34FA9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49.163.077.319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22C39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681.158.538.76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A772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3E6CB5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4</w:t>
            </w:r>
          </w:p>
        </w:tc>
      </w:tr>
      <w:tr w:rsidR="00F47232" w:rsidRPr="0097472E" w14:paraId="7452FF2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67610F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A76CCB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F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A979C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977.461.409.048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54DABA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20.320.170.05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BFF83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A162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77</w:t>
            </w:r>
          </w:p>
        </w:tc>
      </w:tr>
      <w:tr w:rsidR="00F47232" w:rsidRPr="0097472E" w14:paraId="6C7C927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F1279F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2DED96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CO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A47B70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49.163.077.319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5C45B4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681.158.538.76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91B2F7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2FA041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4</w:t>
            </w:r>
          </w:p>
        </w:tc>
      </w:tr>
      <w:tr w:rsidR="00F47232" w:rsidRPr="0097472E" w14:paraId="4108443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20AE4F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6FE075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CPI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A6C258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76.089.869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1E911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85.337.4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5644EF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3504D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8</w:t>
            </w:r>
          </w:p>
        </w:tc>
      </w:tr>
      <w:tr w:rsidR="00F47232" w:rsidRPr="0097472E" w14:paraId="0DE8B7C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52CBE3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08A9A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IDO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04D5C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75.967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62D50D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505.47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26641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F144C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6</w:t>
            </w:r>
          </w:p>
        </w:tc>
      </w:tr>
      <w:tr w:rsidR="00F47232" w:rsidRPr="0097472E" w14:paraId="444EDE3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3DFF2B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16F15A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BM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D9E39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68.233.866.594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A10C6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73.965.710.48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8FB50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20404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0</w:t>
            </w:r>
          </w:p>
        </w:tc>
      </w:tr>
      <w:tr w:rsidR="00F47232" w:rsidRPr="0097472E" w14:paraId="0F8D8F4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0B0294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12BF98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LT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F0FC7F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42.535.947.408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B7743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90.753.527.42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9642C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03B0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5</w:t>
            </w:r>
          </w:p>
        </w:tc>
      </w:tr>
      <w:tr w:rsidR="00F47232" w:rsidRPr="0097472E" w14:paraId="19BD15A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4BD315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91B8F9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LIS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16015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0.231.237.02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E370EC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45.801.280.88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3EB9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E6592C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1</w:t>
            </w:r>
          </w:p>
        </w:tc>
      </w:tr>
      <w:tr w:rsidR="00F47232" w:rsidRPr="0097472E" w14:paraId="02DB597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5F5034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38BC9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GR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4CDA0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3.270.652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F95F2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7.239.36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67E72E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0BFC5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70</w:t>
            </w:r>
          </w:p>
        </w:tc>
      </w:tr>
      <w:tr w:rsidR="00F47232" w:rsidRPr="0097472E" w14:paraId="4092359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403D9E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2CAA10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SM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2903F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60.545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2E3761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319.03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B3637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EC129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2</w:t>
            </w:r>
          </w:p>
        </w:tc>
      </w:tr>
      <w:tr w:rsidR="00F47232" w:rsidRPr="0097472E" w14:paraId="075994F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41FFDE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A5BC1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BMS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D10F77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53.532.222.331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EF31DF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68.452.995.92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D1AFB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A4E427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19</w:t>
            </w:r>
          </w:p>
        </w:tc>
      </w:tr>
      <w:tr w:rsidR="00F47232" w:rsidRPr="0097472E" w14:paraId="2E6B6DB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2B3D21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78FB5D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KIM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F3ED7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.867.674.892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8D4F1F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4.901.551.68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54703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61F11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0</w:t>
            </w:r>
          </w:p>
        </w:tc>
      </w:tr>
      <w:tr w:rsidR="00F47232" w:rsidRPr="0097472E" w14:paraId="66AFDA8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A5C648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588D26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PC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CFD7B7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778.216.973.72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43762C0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550.757.105.43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8380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E9640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50</w:t>
            </w:r>
          </w:p>
        </w:tc>
      </w:tr>
      <w:tr w:rsidR="00F47232" w:rsidRPr="0097472E" w14:paraId="523195F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35E5EE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66BAE2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CID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C0570D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218.785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7C63A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163.753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B57C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8165F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2</w:t>
            </w:r>
          </w:p>
        </w:tc>
      </w:tr>
      <w:tr w:rsidR="00F47232" w:rsidRPr="0097472E" w14:paraId="0B394D1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353DC0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32DFA6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LTJ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5ECEC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553.696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0D325BD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822.679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F9B8A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2D699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7</w:t>
            </w:r>
          </w:p>
        </w:tc>
      </w:tr>
      <w:tr w:rsidR="00F47232" w:rsidRPr="0097472E" w14:paraId="158E452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04ED61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B7780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IC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28E5F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70.524.735.289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7AEA08D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325.289.670.13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F634A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26260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6</w:t>
            </w:r>
          </w:p>
        </w:tc>
      </w:tr>
      <w:tr w:rsidR="00F47232" w:rsidRPr="0097472E" w14:paraId="36873EE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DFF6B6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AC8AC9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VR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F91994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.320.858.000.00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2FB15D9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997.256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260DAF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BD703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,58</w:t>
            </w:r>
          </w:p>
        </w:tc>
      </w:tr>
      <w:tr w:rsidR="00F47232" w:rsidRPr="0097472E" w14:paraId="6B36652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D84277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1EABF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WOOD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35AF05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195.737.865.490</w:t>
            </w:r>
          </w:p>
        </w:tc>
        <w:tc>
          <w:tcPr>
            <w:tcW w:w="2140" w:type="dxa"/>
            <w:shd w:val="clear" w:color="auto" w:fill="auto"/>
            <w:noWrap/>
            <w:vAlign w:val="bottom"/>
            <w:hideMark/>
          </w:tcPr>
          <w:p w14:paraId="16617C3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760.607.401.26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E7488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D6819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85</w:t>
            </w:r>
          </w:p>
        </w:tc>
      </w:tr>
    </w:tbl>
    <w:p w14:paraId="20D4820F" w14:textId="77777777" w:rsidR="00F47232" w:rsidRPr="0097472E" w:rsidRDefault="00F47232" w:rsidP="00F47232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br w:type="page"/>
      </w:r>
    </w:p>
    <w:p w14:paraId="138E461B" w14:textId="77777777" w:rsidR="00F47232" w:rsidRPr="0097472E" w:rsidRDefault="00F47232" w:rsidP="00F47232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lastRenderedPageBreak/>
        <w:t>Lampiran 5</w:t>
      </w:r>
    </w:p>
    <w:p w14:paraId="54242651" w14:textId="77777777" w:rsidR="00F47232" w:rsidRPr="0097472E" w:rsidRDefault="00F47232" w:rsidP="00F47232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09DEC739" w14:textId="77777777" w:rsidR="00F47232" w:rsidRPr="0097472E" w:rsidRDefault="00F47232" w:rsidP="00F47232">
      <w:pPr>
        <w:spacing w:line="24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 xml:space="preserve">Hasil Perhitungan </w:t>
      </w:r>
      <w:r w:rsidRPr="0097472E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lang w:val="id-ID"/>
        </w:rPr>
        <w:t xml:space="preserve">Tax Minimization </w:t>
      </w: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>Pada Perusahaan Manufaktur Tahun 2019-2022</w:t>
      </w:r>
    </w:p>
    <w:tbl>
      <w:tblPr>
        <w:tblW w:w="844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1200"/>
        <w:gridCol w:w="2080"/>
        <w:gridCol w:w="2280"/>
        <w:gridCol w:w="960"/>
        <w:gridCol w:w="960"/>
      </w:tblGrid>
      <w:tr w:rsidR="00F47232" w:rsidRPr="0097472E" w14:paraId="1AA25C24" w14:textId="77777777" w:rsidTr="00B04CF7">
        <w:trPr>
          <w:trHeight w:val="300"/>
          <w:jc w:val="center"/>
        </w:trPr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28D885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Tahun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AB503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Kode Saham</w:t>
            </w:r>
          </w:p>
        </w:tc>
        <w:tc>
          <w:tcPr>
            <w:tcW w:w="2080" w:type="dxa"/>
            <w:shd w:val="clear" w:color="auto" w:fill="auto"/>
            <w:noWrap/>
            <w:vAlign w:val="center"/>
            <w:hideMark/>
          </w:tcPr>
          <w:p w14:paraId="1D4768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Beban Pajak</w:t>
            </w:r>
          </w:p>
        </w:tc>
        <w:tc>
          <w:tcPr>
            <w:tcW w:w="2280" w:type="dxa"/>
            <w:shd w:val="clear" w:color="auto" w:fill="auto"/>
            <w:noWrap/>
            <w:vAlign w:val="center"/>
            <w:hideMark/>
          </w:tcPr>
          <w:p w14:paraId="57932F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Laba Kena Pajak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4489F60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center"/>
            <w:hideMark/>
          </w:tcPr>
          <w:p w14:paraId="7BAF998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ETR</w:t>
            </w:r>
          </w:p>
        </w:tc>
      </w:tr>
      <w:tr w:rsidR="00F47232" w:rsidRPr="0097472E" w14:paraId="10755378" w14:textId="77777777" w:rsidTr="00B04CF7">
        <w:trPr>
          <w:trHeight w:val="315"/>
          <w:jc w:val="center"/>
        </w:trPr>
        <w:tc>
          <w:tcPr>
            <w:tcW w:w="960" w:type="dxa"/>
            <w:vMerge w:val="restart"/>
            <w:shd w:val="clear" w:color="auto" w:fill="auto"/>
            <w:noWrap/>
            <w:vAlign w:val="center"/>
            <w:hideMark/>
          </w:tcPr>
          <w:p w14:paraId="61B581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19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B2C92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KP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80E43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4.146.137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633F9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8.501.405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2F5A46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B0749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1</w:t>
            </w:r>
          </w:p>
        </w:tc>
      </w:tr>
      <w:tr w:rsidR="00F47232" w:rsidRPr="0097472E" w14:paraId="57EE968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00FE62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CFE46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LDO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1DFD98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1.211.431.854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3A7E3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1.937.309.24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C919E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FF4A87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6</w:t>
            </w:r>
          </w:p>
        </w:tc>
      </w:tr>
      <w:tr w:rsidR="00F47232" w:rsidRPr="0097472E" w14:paraId="4F1EE1D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711513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E66AB0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RNA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3BD62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3.932.125.865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36EF83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91.607.365.37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34E3B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0FE05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7F14AB4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ECAECC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9E9F81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UD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FE0535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.884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BEB071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1.77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7C550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D5B1D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9</w:t>
            </w:r>
          </w:p>
        </w:tc>
      </w:tr>
      <w:tr w:rsidR="00F47232" w:rsidRPr="0097472E" w14:paraId="6FAB686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6FC6EE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D3699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AKK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22B3AB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977.222.526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1B95D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042.948.46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49529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AF121D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9</w:t>
            </w:r>
          </w:p>
        </w:tc>
      </w:tr>
      <w:tr w:rsidR="00F47232" w:rsidRPr="0097472E" w14:paraId="403B09D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DD02B1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611700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EKA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603037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9.673.049.453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CA81CE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85.132.249.69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68D6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8F23D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4</w:t>
            </w:r>
          </w:p>
        </w:tc>
      </w:tr>
      <w:tr w:rsidR="00F47232" w:rsidRPr="0097472E" w14:paraId="13E4208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3F65C4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D3F908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LEO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A973D8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1.586.377.844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71FC1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2.342.839.55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520F5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22C4C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4</w:t>
            </w:r>
          </w:p>
        </w:tc>
      </w:tr>
      <w:tr w:rsidR="00F47232" w:rsidRPr="0097472E" w14:paraId="2E654B2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1BF7AE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9DBF1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PIN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25D24A7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66.415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F7EA26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608.641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29ED1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7A50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20245C0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F007E2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0F411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DVLA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E56272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9.466.786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A2819A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1.250.035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6D988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A82347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6</w:t>
            </w:r>
          </w:p>
        </w:tc>
      </w:tr>
      <w:tr w:rsidR="00F47232" w:rsidRPr="0097472E" w14:paraId="44776FA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DEB505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776AEC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ESI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F1B6AC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1.227.021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9DBF20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92.793.83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E147B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8A23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4</w:t>
            </w:r>
          </w:p>
        </w:tc>
      </w:tr>
      <w:tr w:rsidR="00F47232" w:rsidRPr="0097472E" w14:paraId="713C061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502F0A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CD7C7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FASW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D04017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51.762.339.014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DB9584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20.595.729.7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7C3CA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30FB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3BE4040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6C3476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C97DFC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GOOD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9701A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4.800.525.365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CB19DB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80.567.005.84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FD179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C7F54C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749B42C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57A465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EE98F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MS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13B08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537.910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0C664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.259.423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0B3B5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EFC6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197063B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35E5CB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6185CD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CB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FAF1F1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076.943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C4988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436.97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02D4C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3A9856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8</w:t>
            </w:r>
          </w:p>
        </w:tc>
      </w:tr>
      <w:tr w:rsidR="00F47232" w:rsidRPr="0097472E" w14:paraId="0359913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7AF2BE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633A8A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FI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6DB40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.231.089.309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43803D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7.497.232.1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F7038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64F180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4</w:t>
            </w:r>
          </w:p>
        </w:tc>
      </w:tr>
      <w:tr w:rsidR="00F47232" w:rsidRPr="0097472E" w14:paraId="106386F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E23FE0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5D5750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MPC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8F8BFD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0.827.845.76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9E3F9C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3.973.045.7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F18E3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E904A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0</w:t>
            </w:r>
          </w:p>
        </w:tc>
      </w:tr>
      <w:tr w:rsidR="00F47232" w:rsidRPr="0097472E" w14:paraId="7649622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53E13A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98446D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C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29F15F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225.326.149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C19F5A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.037.062.77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AF2C4F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E7C014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6B1CC8C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8471A8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AD28FD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F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AE4948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846.668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E23CB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749.39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45A4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D3742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3</w:t>
            </w:r>
          </w:p>
        </w:tc>
      </w:tr>
      <w:tr w:rsidR="00F47232" w:rsidRPr="0097472E" w14:paraId="1C746E3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A4F396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C593C5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S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66CCA5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8.605.311.394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69B6BA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0.070.871.74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37DF62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5831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37394DB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9B5ECF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35041D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K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8FA3F2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16.870.807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3558C8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531.166.19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3FD6E0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7247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1</w:t>
            </w:r>
          </w:p>
        </w:tc>
      </w:tr>
      <w:tr w:rsidR="00F47232" w:rsidRPr="0097472E" w14:paraId="10B404F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C67B2A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13CD7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T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62163F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39.122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A05B04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274.42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747BB8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5F204E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9</w:t>
            </w:r>
          </w:p>
        </w:tc>
      </w:tr>
      <w:tr w:rsidR="00F47232" w:rsidRPr="0097472E" w14:paraId="4B2F569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52F3DC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06241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S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4852F5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7.599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4772D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3.293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B298B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D8B1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0</w:t>
            </w:r>
          </w:p>
        </w:tc>
      </w:tr>
      <w:tr w:rsidR="00F47232" w:rsidRPr="0097472E" w14:paraId="026263E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21A029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AE196D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JPFA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B63D2D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00.563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F9BCF1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494.47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6417C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5F1A5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8</w:t>
            </w:r>
          </w:p>
        </w:tc>
      </w:tr>
      <w:tr w:rsidR="00F47232" w:rsidRPr="0097472E" w14:paraId="72C10C2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39ED9A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0109B8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EJU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282AB1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8.578.081.614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8F2FA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6.625.747.75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749D3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0C00D0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8</w:t>
            </w:r>
          </w:p>
        </w:tc>
      </w:tr>
      <w:tr w:rsidR="00F47232" w:rsidRPr="0097472E" w14:paraId="6F8EF82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2FD087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03BA43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LBF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B178EB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65.015.000.888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1CC1B3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402.616.824.53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E3CE1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09281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24B77B8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AD3AE1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5CA76C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DK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33C9D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627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772D0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2.486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ABF37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4CAD7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1836C98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E0A47C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B715CF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LB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2707386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20.553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B0ACF3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626.61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BCFD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54878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6</w:t>
            </w:r>
          </w:p>
        </w:tc>
      </w:tr>
      <w:tr w:rsidR="00F47232" w:rsidRPr="0097472E" w14:paraId="747288B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8DE644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6BA245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YOR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E1176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53.062.374.247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F0566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704.466.581.01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34C3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C41695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4</w:t>
            </w:r>
          </w:p>
        </w:tc>
      </w:tr>
      <w:tr w:rsidR="00F47232" w:rsidRPr="0097472E" w14:paraId="35241E1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8F2CBB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57ED8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ID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2E48FFC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4.194.846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188B7E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97.821.465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04E20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75F113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5B81474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5A2E0D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497C6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RX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D9EAAE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1.757.293.942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B0E0A5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38.782.438.68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B0C4C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C7A50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0</w:t>
            </w:r>
          </w:p>
        </w:tc>
      </w:tr>
      <w:tr w:rsidR="00F47232" w:rsidRPr="0097472E" w14:paraId="481F455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99790E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69EFDA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OT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C74F2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0.580.263.193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D7B05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47.098.820.61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391F4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51546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2</w:t>
            </w:r>
          </w:p>
        </w:tc>
      </w:tr>
      <w:tr w:rsidR="00F47232" w:rsidRPr="0097472E" w14:paraId="5F03A0C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2B3D93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8A21A0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F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DCD7E2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4.544.283.116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F6D38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1.375.090.72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10A4A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589B5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2A7A075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93BA02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F7BB1E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CO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7661FB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9.811.425.973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3DCE16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13.405.348.30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BF8E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D132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7</w:t>
            </w:r>
          </w:p>
        </w:tc>
      </w:tr>
      <w:tr w:rsidR="00F47232" w:rsidRPr="0097472E" w14:paraId="7EBF25F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678A70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DAC1B7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CP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EA5B9D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9.334.926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6D6FCE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2.652.526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B1835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093EE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2</w:t>
            </w:r>
          </w:p>
        </w:tc>
      </w:tr>
      <w:tr w:rsidR="00F47232" w:rsidRPr="0097472E" w14:paraId="5F31DAE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62167B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A9423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IDO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024DD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6.146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144B7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73.83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3202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D995A8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27A8251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6A8D50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60104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BM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01B1F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206.032.677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B9466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.568.762.04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230B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8A6DE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1</w:t>
            </w:r>
          </w:p>
        </w:tc>
      </w:tr>
      <w:tr w:rsidR="00F47232" w:rsidRPr="0097472E" w14:paraId="7C446F1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8A3D73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0836BF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LT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CD18B4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838.578.678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DD893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6.782.206.57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8AB39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BC7D5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670547B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866C7B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A092CD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LIS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D0B3B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.959.147.412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308E54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0.474.015.70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75087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5D72A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7</w:t>
            </w:r>
          </w:p>
        </w:tc>
      </w:tr>
      <w:tr w:rsidR="00F47232" w:rsidRPr="0097472E" w14:paraId="732FDB3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09C19E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F9AB38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GR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CE4DD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24.542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30A24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195.77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2D843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3638D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6</w:t>
            </w:r>
          </w:p>
        </w:tc>
      </w:tr>
      <w:tr w:rsidR="00F47232" w:rsidRPr="0097472E" w14:paraId="0EE765C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DFA770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CB5D0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SM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614CF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3.366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76F04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22.04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1E8C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13992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46FD3DF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E39543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861C8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BMS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A55F1F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8.163.745.723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E30D9F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0.611.299.57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327946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7516E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157C064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C3F229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D1EF0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KIM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6F7329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52.747.982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45D98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567.486.89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5A80D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B2A01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0</w:t>
            </w:r>
          </w:p>
        </w:tc>
      </w:tr>
      <w:tr w:rsidR="00F47232" w:rsidRPr="0097472E" w14:paraId="7ACFDCF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20966B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DB5AE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PC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DF45DA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1.065.998.598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2B9EB3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96.220.911.47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81A0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F6600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44C8218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35CCE7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A688F4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CID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84E7D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0.670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62D98A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49.374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454BE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37CC6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7</w:t>
            </w:r>
          </w:p>
        </w:tc>
      </w:tr>
      <w:tr w:rsidR="00F47232" w:rsidRPr="0097472E" w14:paraId="6C2D25C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CBBAC6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6D112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LTJ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2DB05BD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39.494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1C1271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75.359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A06911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F864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5DF9798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B103A7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89F86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IC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AFC86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2.751.798.575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4B0CB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1.060.960.00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73B2D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AA1D87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7</w:t>
            </w:r>
          </w:p>
        </w:tc>
      </w:tr>
      <w:tr w:rsidR="00F47232" w:rsidRPr="0097472E" w14:paraId="1AB385F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6B85AB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97D89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VR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00679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508.935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36A07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901.77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BA0D5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D9F13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3136B23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42792F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D3E3B6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WOOD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77A2D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5.639.976.343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522C3E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84.050.164.1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C2382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2F0213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114CC1D5" w14:textId="77777777" w:rsidTr="00B04CF7">
        <w:trPr>
          <w:trHeight w:val="315"/>
          <w:jc w:val="center"/>
        </w:trPr>
        <w:tc>
          <w:tcPr>
            <w:tcW w:w="960" w:type="dxa"/>
            <w:vMerge w:val="restart"/>
            <w:shd w:val="clear" w:color="auto" w:fill="auto"/>
            <w:noWrap/>
            <w:vAlign w:val="center"/>
            <w:hideMark/>
          </w:tcPr>
          <w:p w14:paraId="1A5FB82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20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52897A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KP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14E68D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5.328.611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819AA8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0.676.936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B0828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D8CE57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2</w:t>
            </w:r>
          </w:p>
        </w:tc>
      </w:tr>
      <w:tr w:rsidR="00F47232" w:rsidRPr="0097472E" w14:paraId="09CD563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8B4BE8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8FF0D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LDO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BB89EE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.632.194.966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4B4462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3.963.236.5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F512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EDE1B6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0BBD09F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5707C9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76901E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RNA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279D7B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4.384.895.323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755BCE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20.626.406.83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3BFA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02F6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3169830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E34CD8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ABEA5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UD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EE365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219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4CCE7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9.31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CFF5E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18E08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3</w:t>
            </w:r>
          </w:p>
        </w:tc>
      </w:tr>
      <w:tr w:rsidR="00F47232" w:rsidRPr="0097472E" w14:paraId="6B1ACDE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7D3F53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973F5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AKK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094C57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139.535.077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668FE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283.938.48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E87C3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5F31FE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94</w:t>
            </w:r>
          </w:p>
        </w:tc>
      </w:tr>
      <w:tr w:rsidR="00F47232" w:rsidRPr="0097472E" w14:paraId="1F5145A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E5A2EF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4C7E8E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EKA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43E006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1.052.197.134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9A1D1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2.864.791.12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ECE97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C4648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5F340C1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BEA748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C8657B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LEO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8DF98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5.841.322.49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4F275C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8.613.556.98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9D303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4F1D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35491E4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AC085B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6D7135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PIN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40D406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21.865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B6D776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767.69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899F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7BE943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9</w:t>
            </w:r>
          </w:p>
        </w:tc>
      </w:tr>
      <w:tr w:rsidR="00F47232" w:rsidRPr="0097472E" w14:paraId="53130A4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11B864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7FA13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DVLA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FD57A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1.996.183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BCB7B7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4.069.167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4B80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8AE8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4</w:t>
            </w:r>
          </w:p>
        </w:tc>
      </w:tr>
      <w:tr w:rsidR="00F47232" w:rsidRPr="0097472E" w14:paraId="3031332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C7ED41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89A241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ESI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C6805C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13.587.82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DB2D20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055.207.21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30207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5B8CB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5</w:t>
            </w:r>
          </w:p>
        </w:tc>
      </w:tr>
      <w:tr w:rsidR="00F47232" w:rsidRPr="0097472E" w14:paraId="01181D4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A84124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7BDC1C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FASW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5BF2C2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507.413.696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20DDDF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62.806.757.67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0901B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993405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3</w:t>
            </w:r>
          </w:p>
        </w:tc>
      </w:tr>
      <w:tr w:rsidR="00F47232" w:rsidRPr="0097472E" w14:paraId="0BA3BAF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528E8B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D73A05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GOOD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7DB57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4.881.135.256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4C05C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39.984.897.16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AE1D8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AE73F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8</w:t>
            </w:r>
          </w:p>
        </w:tc>
      </w:tr>
      <w:tr w:rsidR="00F47232" w:rsidRPr="0097472E" w14:paraId="2474B36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348C00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8FC3AD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MS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F692F1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580.088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13FF33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.161.466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62AD3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D9B28A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560ECA7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C12D9C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A3A321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CB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5A155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540.073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95C0C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958.64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51503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7E870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6</w:t>
            </w:r>
          </w:p>
        </w:tc>
      </w:tr>
      <w:tr w:rsidR="00F47232" w:rsidRPr="0097472E" w14:paraId="3BDFBC5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07B316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122BF9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FI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D1BE9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.571.188.903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2D12D3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6.157.039.36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DBFC0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40AAA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018EAA8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149DA4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947D33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MPC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37F0E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9.671.603.733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C4C87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5.476.928.09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E90A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D347C3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4</w:t>
            </w:r>
          </w:p>
        </w:tc>
      </w:tr>
      <w:tr w:rsidR="00F47232" w:rsidRPr="0097472E" w14:paraId="656CFA9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931586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51A6E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C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20156B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322.377.876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86978D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8.393.758.74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14C899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486C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59971AD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0D7111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5B7275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F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E6E521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74.268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94EEEA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.426.334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4274BE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97835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0</w:t>
            </w:r>
          </w:p>
        </w:tc>
      </w:tr>
      <w:tr w:rsidR="00F47232" w:rsidRPr="0097472E" w14:paraId="602D7B1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4EE843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D5272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S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EF771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.565.431.238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5DB54C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5.316.440.46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50973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C6A8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26C5A2D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BD71D0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681A9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K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75A0F8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60.931.473,96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51293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408.382.719,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B7067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80082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757EC2F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705412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FA0C18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T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52DC5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41.991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8011E0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148.32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DE997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6818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6</w:t>
            </w:r>
          </w:p>
        </w:tc>
      </w:tr>
      <w:tr w:rsidR="00F47232" w:rsidRPr="0097472E" w14:paraId="1918E25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B0ACA7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804E77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S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F3032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7.676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71D48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5.06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96B3B8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D8E6B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34</w:t>
            </w:r>
          </w:p>
        </w:tc>
      </w:tr>
      <w:tr w:rsidR="00F47232" w:rsidRPr="0097472E" w14:paraId="4718551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AB0CD5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BC3893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JPFA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7738B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57.187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6CDA18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679.091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9B9A7B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26490E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7</w:t>
            </w:r>
          </w:p>
        </w:tc>
      </w:tr>
      <w:tr w:rsidR="00F47232" w:rsidRPr="0097472E" w14:paraId="7C9D03B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B847B3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478BB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EJU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6D090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6.207.240.01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A501C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7.207.256.43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5504E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A9A14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09F7B94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EA3BAE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A44FCE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LBF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23A779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28.010.058.93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AE050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27.632.574.74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A7CE4D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64CC1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74CA248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F8C71F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9FE383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DK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8BFD4D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.011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2546EA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0.096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24F75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132CC0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0</w:t>
            </w:r>
          </w:p>
        </w:tc>
      </w:tr>
      <w:tr w:rsidR="00F47232" w:rsidRPr="0097472E" w14:paraId="6CF7283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9E9004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ABD641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LB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EB673B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0.853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88222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96.47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37BEF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9ED8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8</w:t>
            </w:r>
          </w:p>
        </w:tc>
      </w:tr>
      <w:tr w:rsidR="00F47232" w:rsidRPr="0097472E" w14:paraId="793A795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0CDC82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18541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YOR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024814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85.721.765.291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3812D0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683.890.279.93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DA95F6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BCDB6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32F09BC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34E579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F8363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ID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E9198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5.563.777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2A12E1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89.217.622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C714AC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4E46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4</w:t>
            </w:r>
          </w:p>
        </w:tc>
      </w:tr>
      <w:tr w:rsidR="00F47232" w:rsidRPr="0097472E" w14:paraId="698B551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395663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57ECB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RX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C5A268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2.784.589.431,3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98453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65.957.926.07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7781D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7BC300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68FC05C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14CE17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D72B1A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OT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417281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252.744.699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768F56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0.357.537.77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9C745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2755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5</w:t>
            </w:r>
          </w:p>
        </w:tc>
      </w:tr>
      <w:tr w:rsidR="00F47232" w:rsidRPr="0097472E" w14:paraId="62EAE23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775859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291FE5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F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5D63FD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2.521.134.34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75B1F5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0.386.933.24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DCD8A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3F42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57B43B9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7F6254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90052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CO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C749B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5.905.385.002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07F27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4.057.871.48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1ACF0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846F7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1D3B6D7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85EB4C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44ABEA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CP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2806CD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0.322.306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3DBACE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8.362.874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85C48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D082E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2</w:t>
            </w:r>
          </w:p>
        </w:tc>
      </w:tr>
      <w:tr w:rsidR="00F47232" w:rsidRPr="0097472E" w14:paraId="4BFEB4B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BE2CD3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6E680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IDO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23D5105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5.532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FDFE76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99.54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BDAE3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D2471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6CA675D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566DAF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5EC234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BM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F1349C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153.020.233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202BE2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163.201.73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4583A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D7B0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,58</w:t>
            </w:r>
          </w:p>
        </w:tc>
      </w:tr>
      <w:tr w:rsidR="00F47232" w:rsidRPr="0097472E" w14:paraId="71A56CB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904DE3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ACD43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LT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FB0458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.153.736.835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8673A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5.673.983.55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45F69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12286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4</w:t>
            </w:r>
          </w:p>
        </w:tc>
      </w:tr>
      <w:tr w:rsidR="00F47232" w:rsidRPr="0097472E" w14:paraId="766ABFB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249364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DB4DE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LIS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ED7D6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203.270.934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94FA8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2.700.262.88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F00FE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7A029A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9</w:t>
            </w:r>
          </w:p>
        </w:tc>
      </w:tr>
      <w:tr w:rsidR="00F47232" w:rsidRPr="0097472E" w14:paraId="51F5964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84A87D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E4AC07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GR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4C5677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14.307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41F5E2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488.65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6CE0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F34D9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73BFBD3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5928FC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2A3E19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SM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413806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5.152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B31E22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84.26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3BD0F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7109F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48DECE4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DCA7A1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BBA841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BMS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D6B62D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.130.325.964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BBBBA5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1.663.310.931,7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E81B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27DA2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1D06484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69B941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98E0A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KIM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925908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5.517.771,45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126A7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157.770.324,7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F470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98551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3</w:t>
            </w:r>
          </w:p>
        </w:tc>
      </w:tr>
      <w:tr w:rsidR="00F47232" w:rsidRPr="0097472E" w14:paraId="2CA547F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50F803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EB7AA0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PC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703CBA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0.078.783.192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7A7B2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64.448.534.87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7AE8D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142D9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1955403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BC7B13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6E671E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CID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21ADA7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544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DF922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68.05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9B217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3055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2</w:t>
            </w:r>
          </w:p>
        </w:tc>
      </w:tr>
      <w:tr w:rsidR="00F47232" w:rsidRPr="0097472E" w14:paraId="5F06AED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68C9B8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B3749F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LTJ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31D139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11.851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D8595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21.51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8B2C2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E602D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208941B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E6E60A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B7F75E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IC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3DB33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4.798.648.187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B5F16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39.792.371.34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E5090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9887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9</w:t>
            </w:r>
          </w:p>
        </w:tc>
      </w:tr>
      <w:tr w:rsidR="00F47232" w:rsidRPr="0097472E" w14:paraId="444F413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CAB14C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A48BD1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VR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38B92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043.333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C7082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206.869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339222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E11E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188E7FF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F84F26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A535D9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WOOD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B392D7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6.032.605.001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B92D58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12.446.157.31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B1649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1125D3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536FC14D" w14:textId="77777777" w:rsidTr="00B04CF7">
        <w:trPr>
          <w:trHeight w:val="315"/>
          <w:jc w:val="center"/>
        </w:trPr>
        <w:tc>
          <w:tcPr>
            <w:tcW w:w="960" w:type="dxa"/>
            <w:vMerge w:val="restart"/>
            <w:shd w:val="clear" w:color="auto" w:fill="auto"/>
            <w:noWrap/>
            <w:vAlign w:val="center"/>
            <w:hideMark/>
          </w:tcPr>
          <w:p w14:paraId="2DCEF12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21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70747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KP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D40998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3.855.954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24E901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1.678.19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FB41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065E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3</w:t>
            </w:r>
          </w:p>
        </w:tc>
      </w:tr>
      <w:tr w:rsidR="00F47232" w:rsidRPr="0097472E" w14:paraId="3302A09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157973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850F6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LDO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50FED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8.997.138.595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F16F7C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9.768.148.23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F2CF0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A03E8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17282B5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6D6EBD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E215E2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RNA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126FFD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3.670.240.121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03117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09.653.614.51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66E88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7D4E0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565129F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B1310D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57A65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UD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38710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.242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F88A4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3.96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0F1C2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B7DAC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0</w:t>
            </w:r>
          </w:p>
        </w:tc>
      </w:tr>
      <w:tr w:rsidR="00F47232" w:rsidRPr="0097472E" w14:paraId="71277C8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2C38D2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30AA8E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AKK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AFF2F7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356.349.493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ACCCEE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.639.747.85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E29883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5CB2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0</w:t>
            </w:r>
          </w:p>
        </w:tc>
      </w:tr>
      <w:tr w:rsidR="00F47232" w:rsidRPr="0097472E" w14:paraId="2D75E6E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2E239A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BCA0B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EKA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121DC6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9.267.827.129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B102B8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6.334.817.21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66401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590576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6DEE751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F27252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BC7F8D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LEO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1A337F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9.269.953.667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DA7A8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9.981.620.68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3F7E3D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EC43B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18CA5BA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00E89E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8CD7D0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PIN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E4301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14.536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B94415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633.546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9B133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53C63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47D2CF1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62B701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B77C1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DVLA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C59605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5.067.999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BD115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1.511.203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25AA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31CED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1</w:t>
            </w:r>
          </w:p>
        </w:tc>
      </w:tr>
      <w:tr w:rsidR="00F47232" w:rsidRPr="0097472E" w14:paraId="09D67A0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D5F38A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90E8C8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ESI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E321A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9.903.928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31FD8A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11.337.12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C708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91CF9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080F442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41416A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1B653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FASW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AAD090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3.629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B3FEA4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41.056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E0B30A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5683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7</w:t>
            </w:r>
          </w:p>
        </w:tc>
      </w:tr>
      <w:tr w:rsidR="00F47232" w:rsidRPr="0097472E" w14:paraId="2A62DF7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CB77DF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66749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GOOD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37175F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0.016.834.125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2C73F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32.654.506.31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0CF6EE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DE475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3AD2FD2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E24C24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33E385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MS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50563C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.379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AD1F69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273.059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EE50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8A486C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0</w:t>
            </w:r>
          </w:p>
        </w:tc>
      </w:tr>
      <w:tr w:rsidR="00F47232" w:rsidRPr="0097472E" w14:paraId="66A69E8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B465C8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55819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CB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FCDC2A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034.950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3B0898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950.17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9907B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CAB5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0</w:t>
            </w:r>
          </w:p>
        </w:tc>
      </w:tr>
      <w:tr w:rsidR="00F47232" w:rsidRPr="0097472E" w14:paraId="2E2F7EB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11D88D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517CFD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FI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D8C366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.241.609.191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70EFC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5.591.061.43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FCB5C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D6380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46B1534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F1D121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94BCD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MPC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C179CE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6.287.885.817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0EB88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54.899.864.96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6E78D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1CC4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6</w:t>
            </w:r>
          </w:p>
        </w:tc>
      </w:tr>
      <w:tr w:rsidR="00F47232" w:rsidRPr="0097472E" w14:paraId="141B07A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BD5648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47E41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C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A9CBC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751.814.757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9E75A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.788.739.15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766C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3EAA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0</w:t>
            </w:r>
          </w:p>
        </w:tc>
      </w:tr>
      <w:tr w:rsidR="00F47232" w:rsidRPr="0097472E" w14:paraId="66D73D7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C0094C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D57DE8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F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F01754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258.958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5FE00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.488.653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56222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69546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6A7A226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A5E06D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438AB8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S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D1898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1.623.813.111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3AA02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42.304.340.71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C2DE9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694B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1749F24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A85F4E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010F99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K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643EE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934.820.679,96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712F40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428.205.550,4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D2979E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B3765D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70DC22B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AE017E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2020D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T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3BE696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45.506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ADE7A0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88.496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FBF7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44CC98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3913CA2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82CF58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FD3886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S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12544F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3.341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DD2A3E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59.40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E67A0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E3753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6</w:t>
            </w:r>
          </w:p>
        </w:tc>
      </w:tr>
      <w:tr w:rsidR="00F47232" w:rsidRPr="0097472E" w14:paraId="4A812B1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73FA6A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FE8C54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JPFA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FE638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62.951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E114C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793.84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B4973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193E8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4</w:t>
            </w:r>
          </w:p>
        </w:tc>
      </w:tr>
      <w:tr w:rsidR="00F47232" w:rsidRPr="0097472E" w14:paraId="39743D1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86008D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73F41D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EJU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0CDE85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8.470.328.811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65728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83.170.597.77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8BD4B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F31B8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2627ECE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B59ACE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A4AB6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LBF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F5534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11.256.951.493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2C3E1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143.264.634.77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A1B96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52D0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5691B08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4B70FF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DED22B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DK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D5AB7F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.194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C4FD8D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7.04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3DA7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4A61A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7</w:t>
            </w:r>
          </w:p>
        </w:tc>
      </w:tr>
      <w:tr w:rsidR="00F47232" w:rsidRPr="0097472E" w14:paraId="1516023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E2D982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6333F6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LB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7150CF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1.931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D9F4D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46.487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37884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18B38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7</w:t>
            </w:r>
          </w:p>
        </w:tc>
      </w:tr>
      <w:tr w:rsidR="00F47232" w:rsidRPr="0097472E" w14:paraId="67FC312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85F328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72209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YOR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FE2F13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38.595.908.733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04C559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549.648.556.68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7D86C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A9891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63EB546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0F6BF8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51E320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ID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272E3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4.912.347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C87053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31.121.667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2E0260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20084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18AD43A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612CD5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A5D349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RX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4B83D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1.101.842.312,8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B2EA2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0.898.276.32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72DF2D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C8C15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7</w:t>
            </w:r>
          </w:p>
        </w:tc>
      </w:tr>
      <w:tr w:rsidR="00F47232" w:rsidRPr="0097472E" w14:paraId="2CC453A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A082CF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6B2B3E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OT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0ACCED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5.343.298.659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0887FE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78.946.292.33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9F7A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42439A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1B11B45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2CB2FA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7EED8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F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1001B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7.361.237.321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C3929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18.507.276.80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F8F86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55E3B3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395BEDD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140833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2F78AE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CO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D97E42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4.054.492.772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717B2B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4.447.936.87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2FB9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DCCA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0</w:t>
            </w:r>
          </w:p>
        </w:tc>
      </w:tr>
      <w:tr w:rsidR="00F47232" w:rsidRPr="0097472E" w14:paraId="1A75B27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6C017C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25C78B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CP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08F0AE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7.412.267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AA0EE6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6.103.849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AE75D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90686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9</w:t>
            </w:r>
          </w:p>
        </w:tc>
      </w:tr>
      <w:tr w:rsidR="00F47232" w:rsidRPr="0097472E" w14:paraId="26DDA97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04D34B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CEAFE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IDO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E25238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52.333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1D14B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613.231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4113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82896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6635113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0BB999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80021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BM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81BB2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.445.119.241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98EF94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4.152.540.84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CFE1AF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B5C7D0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3</w:t>
            </w:r>
          </w:p>
        </w:tc>
      </w:tr>
      <w:tr w:rsidR="00F47232" w:rsidRPr="0097472E" w14:paraId="35FC484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CE15F9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D1DE9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LT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F96503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.201.239.321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490477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1.725.399.54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117E6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2A68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7</w:t>
            </w:r>
          </w:p>
        </w:tc>
      </w:tr>
      <w:tr w:rsidR="00F47232" w:rsidRPr="0097472E" w14:paraId="1F71825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A6D54D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F5D54F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LIS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A904CE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401.722.626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CE44D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2.647.437.27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D71CE5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05469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3D14B95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0A236F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A24BAF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GR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E265A6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20.468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066B06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537.704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8A45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A654E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40</w:t>
            </w:r>
          </w:p>
        </w:tc>
      </w:tr>
      <w:tr w:rsidR="00F47232" w:rsidRPr="0097472E" w14:paraId="51C84A4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F168BF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F03F1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SM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557576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3.905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2C059C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22.16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4178A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BE18C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7EA2F5C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BD5648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47F43E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BMS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15C9D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.996.841.534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91CCEB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0.520.831.89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3398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75F0C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4</w:t>
            </w:r>
          </w:p>
        </w:tc>
      </w:tr>
      <w:tr w:rsidR="00F47232" w:rsidRPr="0097472E" w14:paraId="377227C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CBAE9C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9A7F4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KIM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B4F3D9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1.671.848,27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9FB6C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663.397.089,3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D841A8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FBBC4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3</w:t>
            </w:r>
          </w:p>
        </w:tc>
      </w:tr>
      <w:tr w:rsidR="00F47232" w:rsidRPr="0097472E" w14:paraId="4150ABC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16D34D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59203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PC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D9305C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0.552.779.828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C51ECE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98.370.417.47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FB121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F10B7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0</w:t>
            </w:r>
          </w:p>
        </w:tc>
      </w:tr>
      <w:tr w:rsidR="00F47232" w:rsidRPr="0097472E" w14:paraId="2549A0F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EDB57F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FCBB5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CID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50DC70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8.402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C98C07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18.46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B1C71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D2E53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0CCAD63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4B03CB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815A89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LTJ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1F1BB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5.139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1C3D58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541.93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E399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754AF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7</w:t>
            </w:r>
          </w:p>
        </w:tc>
      </w:tr>
      <w:tr w:rsidR="00F47232" w:rsidRPr="0097472E" w14:paraId="3A806FA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C8954E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B8ACF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IC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74BFF5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0.875.584.973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98ED09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49.230.384.37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E52E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4761D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0D103DC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C486CF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18990B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VR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5813A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738.444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9A0F88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496.59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6B57B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411E1C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3EB2B8D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31EDFF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28418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WOOD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0A3F8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0.934.700.346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D8962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04.423.183.70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9AFA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7702C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30F73131" w14:textId="77777777" w:rsidTr="00B04CF7">
        <w:trPr>
          <w:trHeight w:val="315"/>
          <w:jc w:val="center"/>
        </w:trPr>
        <w:tc>
          <w:tcPr>
            <w:tcW w:w="960" w:type="dxa"/>
            <w:vMerge w:val="restart"/>
            <w:shd w:val="clear" w:color="auto" w:fill="auto"/>
            <w:noWrap/>
            <w:vAlign w:val="center"/>
            <w:hideMark/>
          </w:tcPr>
          <w:p w14:paraId="696A69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22</w:t>
            </w: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2547ED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KP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E93AA1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9.130.22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1F225D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90.817.325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1A2034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F642B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7</w:t>
            </w:r>
          </w:p>
        </w:tc>
      </w:tr>
      <w:tr w:rsidR="00F47232" w:rsidRPr="0097472E" w14:paraId="77AD8B25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62700D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157077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LDO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2C78E7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9.080.105.177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CB16A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4.844.590.41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D5C54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A108AE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52AED3A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7BFF25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9C1D7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RNA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C7894B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4.538.683.396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8EE412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46.096.093.99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46DEC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DDF93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1F93DCF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7F98BC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B730A6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UD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7641B5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.966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678C7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6.031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297860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FCBAB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0</w:t>
            </w:r>
          </w:p>
        </w:tc>
      </w:tr>
      <w:tr w:rsidR="00F47232" w:rsidRPr="0097472E" w14:paraId="1036BBC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690CB7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BD994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AKK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521F1C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153.777.468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24510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3.704.825.44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9D64D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33259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6D6F90A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ECE563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CCDB0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EKA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29E5E9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2.444.562.911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42E98C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83.149.105.98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AA887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70837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2B44926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C0DCB75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843318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LEO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4CFE2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3.264.811.906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63BEB3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48.863.660.59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BBB8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94B7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021B36F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0B1CE9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04F47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PIN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C817DB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06.823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EC1251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537.18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2B963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1DFA6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7</w:t>
            </w:r>
          </w:p>
        </w:tc>
      </w:tr>
      <w:tr w:rsidR="00F47232" w:rsidRPr="0097472E" w14:paraId="70F6E8D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917EEB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62D54D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DVLA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241CD11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1.698.206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08D308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01.073.217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38C4D9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8A69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6</w:t>
            </w:r>
          </w:p>
        </w:tc>
      </w:tr>
      <w:tr w:rsidR="00F47232" w:rsidRPr="0097472E" w14:paraId="125C90F3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B507F8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A38AFF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ESI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BC3556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29.597.302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FAEF1A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46.296.06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579933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10C4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6</w:t>
            </w:r>
          </w:p>
        </w:tc>
      </w:tr>
      <w:tr w:rsidR="00F47232" w:rsidRPr="0097472E" w14:paraId="13AF107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431852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ACD2E6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FASW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2C7B444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8.674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FF7E7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8.600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80EB4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0CE41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9</w:t>
            </w:r>
          </w:p>
        </w:tc>
      </w:tr>
      <w:tr w:rsidR="00F47232" w:rsidRPr="0097472E" w14:paraId="6CBA493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E18549E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672F6A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GOOD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36C78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2.537.429.078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353A8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74.251.464.66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80F4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D1EAC0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271676F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19746B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3812A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MS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D5033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949.315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8C636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.152.166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25D1A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E89E8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5D99A01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3DF889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1873FE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CB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CAA515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03.191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D00203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524.38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8E0F07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75E3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4</w:t>
            </w:r>
          </w:p>
        </w:tc>
      </w:tr>
      <w:tr w:rsidR="00F47232" w:rsidRPr="0097472E" w14:paraId="16AF5DC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99FBC1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FFEC1F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FI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B6459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7.714.706.822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3CD60B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4.832.922.02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0490D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36718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3E36971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0AD8B9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CD1C43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MPC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661B5C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1.704.359.118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D8712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14.206.408.71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D0E00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2F2F4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7458ADB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F4FDA7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57E255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C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36C117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001.678.865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3E7C4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1.504.050.17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D759E8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4F616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75BDC8A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90E3F7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2A6AD2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F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F4D65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.126.196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7403DE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.318.76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94DB0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7A2A5C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5F356B16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CC6E1C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4D0F4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S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F4C1DF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8.536.060.043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462636C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97.078.323.64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30FD33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26F94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287820C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F5A0C7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C9D63D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K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D0CC9F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989.472.047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EACB07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.478.206.76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F9C3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C382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18</w:t>
            </w:r>
          </w:p>
        </w:tc>
      </w:tr>
      <w:tr w:rsidR="00F47232" w:rsidRPr="0097472E" w14:paraId="5E667F5F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38F340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7CC15C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T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7B6BA1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46.875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B12EBD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842.434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EDEB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5732BD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4</w:t>
            </w:r>
          </w:p>
        </w:tc>
      </w:tr>
      <w:tr w:rsidR="00F47232" w:rsidRPr="0097472E" w14:paraId="74BDD2B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D31417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05A875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SP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2AACB2B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7.382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E51804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93.231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7B2330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A5C5F3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3D90F76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1499B7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FDEB8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JPFA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4E4D08F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63.598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C5DCB8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954.529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57395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408D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4</w:t>
            </w:r>
          </w:p>
        </w:tc>
      </w:tr>
      <w:tr w:rsidR="00F47232" w:rsidRPr="0097472E" w14:paraId="0283B4D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D707A5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F125DD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EJU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EA6828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3.019.161.585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4EA603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0.389.911.96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7907E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430E31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3005C23C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1BDF97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017539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LBF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9EFD6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008.813.493.059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6117E57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.458.896.905.35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CB68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6CB9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196E458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7F93C9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F95F03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DK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62DC19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.638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46822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9.055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A0C231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AACC5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030AE2D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66D312B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604072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LB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393366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21.581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19B52C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77.781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C3871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216AC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37</w:t>
            </w:r>
          </w:p>
        </w:tc>
      </w:tr>
      <w:tr w:rsidR="00F47232" w:rsidRPr="0097472E" w14:paraId="6B95FD0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3ADE817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1AD8F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YOR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A7472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35.992.979.785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0534CC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.506.057.517.93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B501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FDCC5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1</w:t>
            </w:r>
          </w:p>
        </w:tc>
      </w:tr>
      <w:tr w:rsidR="00F47232" w:rsidRPr="0097472E" w14:paraId="71A080B8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417D47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13E058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ID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36736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8.571.799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9AE55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53.472.989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039F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600A4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7CB9477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577023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19BC24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RX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F790BA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0.908.410.629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1C050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7.661.988.67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F005E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81E47E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66</w:t>
            </w:r>
          </w:p>
        </w:tc>
      </w:tr>
      <w:tr w:rsidR="00F47232" w:rsidRPr="0097472E" w14:paraId="7BA20D9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AF7F600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5A540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OT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FA3B61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40.534.997.731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68E271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72.782.719.98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67E6B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FA9E9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63B578D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2F16AC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29AEC7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F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C6DD78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5.555.099.159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CF281D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41.547.410.6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6C75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1DC83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445CE13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3E9B1E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75A2CE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CO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9787E4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3.976.454.157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7E91D2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50.684.715.59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B54784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9620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9</w:t>
            </w:r>
          </w:p>
        </w:tc>
      </w:tr>
      <w:tr w:rsidR="00F47232" w:rsidRPr="0097472E" w14:paraId="17D5692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3A381142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3FADF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CPI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A5D192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2.766.472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0099C27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7.548.574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5C6CB1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669119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37DF557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12EAB84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676DE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IDO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93B8A8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15.138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C3EA4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419.85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A2871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9129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5FADE57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0DDDCBD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0E186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BM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701A55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0.551.909.967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53198E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7.187.513.90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AC3D7F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4211B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6</w:t>
            </w:r>
          </w:p>
        </w:tc>
      </w:tr>
      <w:tr w:rsidR="00F47232" w:rsidRPr="0097472E" w14:paraId="42621249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D49776D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6775EF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LT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C83502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2.873.643.974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4A6859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2.439.536.02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60C0A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1CAF69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3DC635A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7644CCA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DE2CC2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LIS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30BEEE2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2.069.399.606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7C31CE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4.409.704.74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339398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6138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10AC6B8A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8045AB8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A1941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GR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5DF76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99.752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38C2291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29.883.5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AE73C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E9C63C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,42</w:t>
            </w:r>
          </w:p>
        </w:tc>
      </w:tr>
      <w:tr w:rsidR="00F47232" w:rsidRPr="0097472E" w14:paraId="7201D840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1A640F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2217D1B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SM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6D484D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6.058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1F7EF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172.002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B206E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BFA3F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0</w:t>
            </w:r>
          </w:p>
        </w:tc>
      </w:tr>
      <w:tr w:rsidR="00F47232" w:rsidRPr="0097472E" w14:paraId="43906B31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BD1FED1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229839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BMS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DAA5F1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.755.933.685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2C0F05B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5.954.530.20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75C24B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F8458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401D652B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66D092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004C22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KIM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019A54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8.606.824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8AB5A9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.397.487.0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BF9F9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591F9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01</w:t>
            </w:r>
          </w:p>
        </w:tc>
      </w:tr>
      <w:tr w:rsidR="00F47232" w:rsidRPr="0097472E" w14:paraId="45034E12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42BEFBA3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33C86DF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PC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2B2F56B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92.295.089.045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21EE7A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329.822.971.08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6AAA3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B6176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3D686C9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2AD6DEEF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10333AD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CID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865E11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17.435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77806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31.083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29173E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118BF1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7</w:t>
            </w:r>
          </w:p>
        </w:tc>
      </w:tr>
      <w:tr w:rsidR="00F47232" w:rsidRPr="0097472E" w14:paraId="384D981D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6A1B9BE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4038B0B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LTJ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9E0B82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23.512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D06395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288.998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2D291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2F4A9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5</w:t>
            </w:r>
          </w:p>
        </w:tc>
      </w:tr>
      <w:tr w:rsidR="00F47232" w:rsidRPr="0097472E" w14:paraId="36725E07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13D163C9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62EDC1E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IC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56358BD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70.474.282.847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F43BDA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66.704.588.41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CEBE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A72F01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2</w:t>
            </w:r>
          </w:p>
        </w:tc>
      </w:tr>
      <w:tr w:rsidR="00F47232" w:rsidRPr="0097472E" w14:paraId="2C20B1BE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5C8E160C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51F0AC9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VR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1919FB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.629.042.000.000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14DA73A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.993.803.000.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B945F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191A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3</w:t>
            </w:r>
          </w:p>
        </w:tc>
      </w:tr>
      <w:tr w:rsidR="00F47232" w:rsidRPr="0097472E" w14:paraId="21735394" w14:textId="77777777" w:rsidTr="00B04CF7">
        <w:trPr>
          <w:trHeight w:val="315"/>
          <w:jc w:val="center"/>
        </w:trPr>
        <w:tc>
          <w:tcPr>
            <w:tcW w:w="960" w:type="dxa"/>
            <w:vMerge/>
            <w:vAlign w:val="center"/>
            <w:hideMark/>
          </w:tcPr>
          <w:p w14:paraId="7D4F9286" w14:textId="77777777" w:rsidR="00F47232" w:rsidRPr="0097472E" w:rsidRDefault="00F47232" w:rsidP="00B04CF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  <w:tc>
          <w:tcPr>
            <w:tcW w:w="1200" w:type="dxa"/>
            <w:shd w:val="clear" w:color="auto" w:fill="auto"/>
            <w:vAlign w:val="center"/>
            <w:hideMark/>
          </w:tcPr>
          <w:p w14:paraId="70B509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WOOD</w:t>
            </w:r>
          </w:p>
        </w:tc>
        <w:tc>
          <w:tcPr>
            <w:tcW w:w="2080" w:type="dxa"/>
            <w:shd w:val="clear" w:color="auto" w:fill="auto"/>
            <w:noWrap/>
            <w:vAlign w:val="bottom"/>
            <w:hideMark/>
          </w:tcPr>
          <w:p w14:paraId="6C4C99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6.705.805.251</w:t>
            </w:r>
          </w:p>
        </w:tc>
        <w:tc>
          <w:tcPr>
            <w:tcW w:w="2280" w:type="dxa"/>
            <w:shd w:val="clear" w:color="auto" w:fill="auto"/>
            <w:noWrap/>
            <w:vAlign w:val="bottom"/>
            <w:hideMark/>
          </w:tcPr>
          <w:p w14:paraId="51B73EE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33.829.930.37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DF4DD6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0%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DE05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,24</w:t>
            </w:r>
          </w:p>
        </w:tc>
      </w:tr>
    </w:tbl>
    <w:p w14:paraId="605A2889" w14:textId="77777777" w:rsidR="00F47232" w:rsidRPr="0097472E" w:rsidRDefault="00F47232" w:rsidP="00F47232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br w:type="page"/>
      </w:r>
    </w:p>
    <w:p w14:paraId="7DD1EC74" w14:textId="77777777" w:rsidR="00F47232" w:rsidRPr="0097472E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lastRenderedPageBreak/>
        <w:t>Lampiran 6</w:t>
      </w:r>
    </w:p>
    <w:p w14:paraId="7969126D" w14:textId="77777777" w:rsidR="00F47232" w:rsidRPr="0097472E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4EF4DC34" w14:textId="77777777" w:rsidR="00F47232" w:rsidRPr="0097472E" w:rsidRDefault="00F47232" w:rsidP="00F47232">
      <w:pPr>
        <w:spacing w:line="24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 xml:space="preserve">Hasil Perhitungan </w:t>
      </w:r>
      <w:r w:rsidRPr="0097472E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lang w:val="id-ID"/>
        </w:rPr>
        <w:t xml:space="preserve">Transfer Pricing </w:t>
      </w: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>Pada Perusahaan Manufaktur Tahun 2019-2022</w:t>
      </w:r>
    </w:p>
    <w:tbl>
      <w:tblPr>
        <w:tblW w:w="694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51"/>
        <w:gridCol w:w="1134"/>
        <w:gridCol w:w="1276"/>
        <w:gridCol w:w="1134"/>
        <w:gridCol w:w="1275"/>
        <w:gridCol w:w="1276"/>
      </w:tblGrid>
      <w:tr w:rsidR="00F47232" w:rsidRPr="0097472E" w14:paraId="0C077046" w14:textId="77777777" w:rsidTr="00B04CF7">
        <w:trPr>
          <w:trHeight w:val="300"/>
          <w:jc w:val="center"/>
        </w:trPr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2B093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B14A2F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Kode Saham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11BC22C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1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98E6E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20</w:t>
            </w:r>
          </w:p>
        </w:tc>
        <w:tc>
          <w:tcPr>
            <w:tcW w:w="1275" w:type="dxa"/>
            <w:shd w:val="clear" w:color="auto" w:fill="auto"/>
            <w:noWrap/>
            <w:vAlign w:val="center"/>
            <w:hideMark/>
          </w:tcPr>
          <w:p w14:paraId="6836DD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21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1BDD18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22</w:t>
            </w:r>
          </w:p>
        </w:tc>
      </w:tr>
      <w:tr w:rsidR="00F47232" w:rsidRPr="0097472E" w14:paraId="4DBE125D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46AEA5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64AD25A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KPI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18A894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AC059A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603D449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97D7A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13BF7531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FD354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396710D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LDO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1FE89D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CFB90C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39ED92D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A27CBB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78AB6953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2FF8B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3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1092D3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ARNA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BB624E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5B3AE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193C4D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96BD3D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60281C3E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2F47D2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4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58721F8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UDI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D2F65A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E5B0CE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560A1E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D4CA37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757AFA48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DD054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5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3C4E89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AKK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C0F4C8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1F8A1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1A4C210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59BCFA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140C634B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9E0A5A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6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0A3FB7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EKA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961676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8C96C6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22519BC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FD185F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42447901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A49E7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7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4045B6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LEO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D693E5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5989A9C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11443D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1E4D17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7AB4A525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7E2ECB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8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37A0E32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CPIN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238315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0CA3B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594B87B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1A1E4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0350146C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F3071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9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0089CA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DVLA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12B01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9D5D91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0BF58D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6486B7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42FACC4A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22C12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10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5FC808F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ESIP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80CE48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1A76E4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4F3F4B5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A3A8B3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</w:t>
            </w:r>
          </w:p>
        </w:tc>
      </w:tr>
      <w:tr w:rsidR="00F47232" w:rsidRPr="0097472E" w14:paraId="7FE7E60F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A7C058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11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72ECF34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FASW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73E69A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066EFD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080B3D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236EB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4A440F0F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E71D98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12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70B2ECE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GOO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B364FA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D9B74E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1FE02EE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6738F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4CE053D5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0029FC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13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6FB822E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MSP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620E08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6533DD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327838E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92C8B1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0D8A3C02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4FCFC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14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087D15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CBP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1A730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5FF25B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685674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7B9CA1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03C076B4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B2CCAE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15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5071DAC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FII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AE23D9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46085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55E1A3E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C58BFB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4B0C2D90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9967DF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16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6D6BCE9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MPC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BE055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84F7F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2CCD2C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62B028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51FF9481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D3CBC3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17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0E0D47B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CI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E85517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B92D9C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5BB8C2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A10CFC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</w:t>
            </w:r>
          </w:p>
        </w:tc>
      </w:tr>
      <w:tr w:rsidR="00F47232" w:rsidRPr="0097472E" w14:paraId="073EAA16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4F0EDD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18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39E0DD7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F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29D1D5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07A3BE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4C5A30A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B09EFB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61259691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A0FB69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19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17DD1D0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DS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8AF11F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F50558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17EE8D2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5AA4BA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4F42E69E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A0E226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0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0B4A883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KP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5583B7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4EEE2E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3B83B6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6FC11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33B97B65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49627B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1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1F7F96E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NTP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CCC6DC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99BAFE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74B6FC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B09D83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682D0F54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DBFA65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2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6C5DFB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SP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C7318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677173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71C24E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63B33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5A0DB443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3B2065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3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7FAA4F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JPFA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3B2694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E7D131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0F516A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168518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2CB8EDCB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AC95BF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4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79D9BC3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EJU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117622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91C4A1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7D53B78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FB4F8C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00F0BD56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D87561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5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5BFFA0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LBF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8C7D10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4A9DD9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23A7D08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7F8055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35AD77C3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E9C35A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6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39C418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DKI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2FA0A7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D717B3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45908E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5BC58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66B7768C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AD835A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7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338E276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LBI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F8A399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4D01EE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5F3EAE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2B4A1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4C8CF839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74BBA9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8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1F41382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MYOR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412E93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48A72D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4E63BBD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329902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244096E4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71B6F6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29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528ECF2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I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BAE4FE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93D36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3C6E176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68555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7E1CAD8A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CE9635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30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009521D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BRX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4407D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9286C2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4ECB2C9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37AEE8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5056F119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D3A8F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31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3AAB914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ROTI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2F20B0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A9E773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2C4F769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F85F00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3E1ACC7F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26C25E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32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79F7A0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AMF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BD18F2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16E59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2164183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802CA6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7D4FB3A2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2523F52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lastRenderedPageBreak/>
              <w:t>33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6F8000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SCO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CA9B91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362D89A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0C05D82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741406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0E5DFC34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5AB4B5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34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4776C57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CPI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28327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C98B4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394B1AF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1553EF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480E5ABE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6A1024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35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29E117C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IDO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B5A6A7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6B4098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13DEBB9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2CF5C2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2D76AB5F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9BC156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36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6F8EA76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BM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EB7F13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1AE38E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13C8DE6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C0957B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73285E3D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C99359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37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5CA92EF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KL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17C203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1EC86F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1A0299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0BF3A3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2B0ABC26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EB42E7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38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116853A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LIS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A5D998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3D715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0D6A347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E6B077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76FF2163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5E0B5B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39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28A7813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GR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D144D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EFF6DF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382AA54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712602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6BEC6975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4B0CAC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40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7D5FF8D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MSM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5DAA4C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FEF46C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697AD86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8CD6D7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0</w:t>
            </w:r>
          </w:p>
        </w:tc>
      </w:tr>
      <w:tr w:rsidR="00F47232" w:rsidRPr="0097472E" w14:paraId="021F0D41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67968C70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41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159683E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BMS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A4FC96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1EE57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5FB2BA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6B67E7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52705A5B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C4C1E8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42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0F3CD9F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KIM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C81F7D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110E1EF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65C7C3F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BB60F2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4F27C5D2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B47335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43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3588979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SPC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42C950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D5D520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1021C53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A98B36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3800F52B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43DCDABC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44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0AC0492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CI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DC2EB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9BF5C8A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0D4DCA5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C57310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7731F515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17CA56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45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4870CAB1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LTJ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A1CC86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D4225E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5DB44DF4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91F775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4A718304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294147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46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15E24AE3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IC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55FB3A5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637B77D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12B2389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A31FADB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04DBAA07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FBC1A0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47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6E3F55C2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NVR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EC9DDC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14ED1B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77D06E4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223DCD6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  <w:tr w:rsidR="00F47232" w:rsidRPr="0097472E" w14:paraId="006614C2" w14:textId="77777777" w:rsidTr="00B04CF7">
        <w:trPr>
          <w:trHeight w:val="315"/>
          <w:jc w:val="center"/>
        </w:trPr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7A168F6D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48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4E895457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WOO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5755E4F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02AFA1DE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26E178B9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2E11818" w14:textId="77777777" w:rsidR="00F47232" w:rsidRPr="0097472E" w:rsidRDefault="00F47232" w:rsidP="00B04C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97472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</w:tr>
    </w:tbl>
    <w:p w14:paraId="67370741" w14:textId="77777777" w:rsidR="00F47232" w:rsidRPr="0097472E" w:rsidRDefault="00F47232" w:rsidP="00F47232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451E2BF8" w14:textId="77777777" w:rsidR="00F47232" w:rsidRPr="0097472E" w:rsidRDefault="00F47232" w:rsidP="00F47232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97472E">
        <w:rPr>
          <w:lang w:val="id-ID"/>
        </w:rPr>
        <w:tab/>
      </w:r>
      <w:r w:rsidRPr="0097472E">
        <w:rPr>
          <w:rFonts w:ascii="Times New Roman" w:hAnsi="Times New Roman" w:cs="Times New Roman"/>
          <w:b/>
          <w:bCs/>
          <w:sz w:val="24"/>
          <w:szCs w:val="24"/>
          <w:lang w:val="id-ID"/>
        </w:rPr>
        <w:t>Keterangan:</w:t>
      </w:r>
    </w:p>
    <w:p w14:paraId="3189ABC7" w14:textId="77777777" w:rsidR="00F47232" w:rsidRPr="0097472E" w:rsidRDefault="00F47232" w:rsidP="00F4723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sz w:val="24"/>
          <w:szCs w:val="24"/>
          <w:lang w:val="id-ID"/>
        </w:rPr>
        <w:tab/>
        <w:t xml:space="preserve">0 = Tidak ada transaksi dengan pihak yang memiliki hubungan istimewa. </w:t>
      </w:r>
    </w:p>
    <w:p w14:paraId="098FAD3D" w14:textId="77777777" w:rsidR="00F47232" w:rsidRPr="0097472E" w:rsidRDefault="00F47232" w:rsidP="00F47232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sz w:val="24"/>
          <w:szCs w:val="24"/>
          <w:lang w:val="id-ID"/>
        </w:rPr>
        <w:tab/>
        <w:t>1 = Ada transaksi dengan pihak yang memiliki hubungan istimewa.</w:t>
      </w:r>
      <w:r w:rsidRPr="0097472E">
        <w:rPr>
          <w:lang w:val="id-ID"/>
        </w:rPr>
        <w:t xml:space="preserve"> </w:t>
      </w: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br w:type="page"/>
      </w:r>
    </w:p>
    <w:p w14:paraId="67F5BC9F" w14:textId="77777777" w:rsidR="00F47232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lastRenderedPageBreak/>
        <w:t>Lampiran 7</w:t>
      </w:r>
    </w:p>
    <w:p w14:paraId="59521A31" w14:textId="77777777" w:rsidR="00F47232" w:rsidRPr="005535A4" w:rsidRDefault="00F47232" w:rsidP="00F47232">
      <w:pPr>
        <w:spacing w:line="24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  <w:t>HASIL OLAH DATA SPSS VERSI 23</w:t>
      </w:r>
    </w:p>
    <w:p w14:paraId="3DC3C25C" w14:textId="77777777" w:rsidR="00F47232" w:rsidRPr="0097472E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1A04273B" w14:textId="77777777" w:rsidR="00F47232" w:rsidRPr="0097472E" w:rsidRDefault="00F47232" w:rsidP="00F47232">
      <w:pPr>
        <w:pStyle w:val="ListParagraph"/>
        <w:numPr>
          <w:ilvl w:val="0"/>
          <w:numId w:val="33"/>
        </w:num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>Analisis Statistik deskriptif</w:t>
      </w:r>
    </w:p>
    <w:p w14:paraId="2C61B3D0" w14:textId="77777777" w:rsidR="00F47232" w:rsidRPr="0097472E" w:rsidRDefault="00F47232" w:rsidP="00F47232">
      <w:pPr>
        <w:pStyle w:val="ListParagraph"/>
        <w:spacing w:line="24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tbl>
      <w:tblPr>
        <w:tblW w:w="8117" w:type="dxa"/>
        <w:tblInd w:w="1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127"/>
        <w:gridCol w:w="808"/>
        <w:gridCol w:w="1176"/>
        <w:gridCol w:w="1276"/>
        <w:gridCol w:w="992"/>
        <w:gridCol w:w="1738"/>
      </w:tblGrid>
      <w:tr w:rsidR="00F47232" w:rsidRPr="0033000F" w14:paraId="07FCD0E1" w14:textId="77777777" w:rsidTr="00B04CF7">
        <w:trPr>
          <w:cantSplit/>
        </w:trPr>
        <w:tc>
          <w:tcPr>
            <w:tcW w:w="8117" w:type="dxa"/>
            <w:gridSpan w:val="6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FFFFFF"/>
            <w:vAlign w:val="center"/>
          </w:tcPr>
          <w:p w14:paraId="3B3C00F0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Descriptive Statistics</w:t>
            </w:r>
          </w:p>
        </w:tc>
      </w:tr>
      <w:tr w:rsidR="00F47232" w:rsidRPr="0033000F" w14:paraId="1927C28B" w14:textId="77777777" w:rsidTr="00B04CF7">
        <w:trPr>
          <w:cantSplit/>
        </w:trPr>
        <w:tc>
          <w:tcPr>
            <w:tcW w:w="2127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08E60B7A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808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7C530296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N</w:t>
            </w:r>
          </w:p>
        </w:tc>
        <w:tc>
          <w:tcPr>
            <w:tcW w:w="1176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17972856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Minimum</w:t>
            </w:r>
          </w:p>
        </w:tc>
        <w:tc>
          <w:tcPr>
            <w:tcW w:w="1276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1CF317D4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Maximum</w:t>
            </w:r>
          </w:p>
        </w:tc>
        <w:tc>
          <w:tcPr>
            <w:tcW w:w="992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34E5D66A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Mean</w:t>
            </w:r>
          </w:p>
        </w:tc>
        <w:tc>
          <w:tcPr>
            <w:tcW w:w="1738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705F7566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Std. Deviation</w:t>
            </w:r>
          </w:p>
        </w:tc>
      </w:tr>
      <w:tr w:rsidR="00F47232" w:rsidRPr="0033000F" w14:paraId="314F8FE4" w14:textId="77777777" w:rsidTr="00B04CF7">
        <w:trPr>
          <w:cantSplit/>
        </w:trPr>
        <w:tc>
          <w:tcPr>
            <w:tcW w:w="2127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</w:tcPr>
          <w:p w14:paraId="255F04F9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id-ID"/>
              </w:rPr>
              <w:t>Transfer Pricing</w:t>
            </w:r>
          </w:p>
        </w:tc>
        <w:tc>
          <w:tcPr>
            <w:tcW w:w="808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494E79F5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92</w:t>
            </w:r>
          </w:p>
        </w:tc>
        <w:tc>
          <w:tcPr>
            <w:tcW w:w="1176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62A97A01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0</w:t>
            </w:r>
          </w:p>
        </w:tc>
        <w:tc>
          <w:tcPr>
            <w:tcW w:w="1276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1ABA5594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992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7971C0BD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94</w:t>
            </w:r>
          </w:p>
        </w:tc>
        <w:tc>
          <w:tcPr>
            <w:tcW w:w="1738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1BFC18C9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243</w:t>
            </w:r>
          </w:p>
        </w:tc>
      </w:tr>
      <w:tr w:rsidR="00F47232" w:rsidRPr="0033000F" w14:paraId="1262C72E" w14:textId="77777777" w:rsidTr="00B04CF7">
        <w:trPr>
          <w:cantSplit/>
        </w:trPr>
        <w:tc>
          <w:tcPr>
            <w:tcW w:w="2127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</w:tcPr>
          <w:p w14:paraId="544FF27F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id-ID"/>
              </w:rPr>
              <w:t>Bonus Scheme</w:t>
            </w:r>
          </w:p>
        </w:tc>
        <w:tc>
          <w:tcPr>
            <w:tcW w:w="808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1A16D5B8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92</w:t>
            </w:r>
          </w:p>
        </w:tc>
        <w:tc>
          <w:tcPr>
            <w:tcW w:w="1176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7911B6AD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6</w:t>
            </w:r>
          </w:p>
        </w:tc>
        <w:tc>
          <w:tcPr>
            <w:tcW w:w="1276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379A0BF3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84,51</w:t>
            </w:r>
          </w:p>
        </w:tc>
        <w:tc>
          <w:tcPr>
            <w:tcW w:w="992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BC941EB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,6555</w:t>
            </w:r>
          </w:p>
        </w:tc>
        <w:tc>
          <w:tcPr>
            <w:tcW w:w="1738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62F2A9A3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6,05216</w:t>
            </w:r>
          </w:p>
        </w:tc>
      </w:tr>
      <w:tr w:rsidR="00F47232" w:rsidRPr="0033000F" w14:paraId="3EEBFA16" w14:textId="77777777" w:rsidTr="00B04CF7">
        <w:trPr>
          <w:cantSplit/>
        </w:trPr>
        <w:tc>
          <w:tcPr>
            <w:tcW w:w="2127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</w:tcPr>
          <w:p w14:paraId="727FF7F0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id-ID"/>
              </w:rPr>
              <w:t>Tunneling Incentive</w:t>
            </w:r>
          </w:p>
        </w:tc>
        <w:tc>
          <w:tcPr>
            <w:tcW w:w="808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3257B64A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92</w:t>
            </w:r>
          </w:p>
        </w:tc>
        <w:tc>
          <w:tcPr>
            <w:tcW w:w="1176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69F8F159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19</w:t>
            </w:r>
          </w:p>
        </w:tc>
        <w:tc>
          <w:tcPr>
            <w:tcW w:w="1276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E4FD394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99</w:t>
            </w:r>
          </w:p>
        </w:tc>
        <w:tc>
          <w:tcPr>
            <w:tcW w:w="992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7748BFD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5691</w:t>
            </w:r>
          </w:p>
        </w:tc>
        <w:tc>
          <w:tcPr>
            <w:tcW w:w="1738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3D2B3DBB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20449</w:t>
            </w:r>
          </w:p>
        </w:tc>
      </w:tr>
      <w:tr w:rsidR="00F47232" w:rsidRPr="0033000F" w14:paraId="73380C0D" w14:textId="77777777" w:rsidTr="00B04CF7">
        <w:trPr>
          <w:cantSplit/>
        </w:trPr>
        <w:tc>
          <w:tcPr>
            <w:tcW w:w="2127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</w:tcPr>
          <w:p w14:paraId="7DE5FEF2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id-ID"/>
              </w:rPr>
              <w:t>Debt Covenant</w:t>
            </w:r>
          </w:p>
        </w:tc>
        <w:tc>
          <w:tcPr>
            <w:tcW w:w="808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7B728BC3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92</w:t>
            </w:r>
          </w:p>
        </w:tc>
        <w:tc>
          <w:tcPr>
            <w:tcW w:w="1176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7468AFCC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3</w:t>
            </w:r>
          </w:p>
        </w:tc>
        <w:tc>
          <w:tcPr>
            <w:tcW w:w="1276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6F2D1DF7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4,32</w:t>
            </w:r>
          </w:p>
        </w:tc>
        <w:tc>
          <w:tcPr>
            <w:tcW w:w="992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30E38C7C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7713</w:t>
            </w:r>
          </w:p>
        </w:tc>
        <w:tc>
          <w:tcPr>
            <w:tcW w:w="1738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4913F59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63473</w:t>
            </w:r>
          </w:p>
        </w:tc>
      </w:tr>
      <w:tr w:rsidR="00F47232" w:rsidRPr="0033000F" w14:paraId="31A20BA2" w14:textId="77777777" w:rsidTr="00B04CF7">
        <w:trPr>
          <w:cantSplit/>
        </w:trPr>
        <w:tc>
          <w:tcPr>
            <w:tcW w:w="2127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</w:tcPr>
          <w:p w14:paraId="48333CF1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id-ID"/>
              </w:rPr>
              <w:t>Tax Minimization</w:t>
            </w:r>
          </w:p>
        </w:tc>
        <w:tc>
          <w:tcPr>
            <w:tcW w:w="808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70B5CAE1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92</w:t>
            </w:r>
          </w:p>
        </w:tc>
        <w:tc>
          <w:tcPr>
            <w:tcW w:w="1176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9351812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0</w:t>
            </w:r>
          </w:p>
        </w:tc>
        <w:tc>
          <w:tcPr>
            <w:tcW w:w="1276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54E9279B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2,42</w:t>
            </w:r>
          </w:p>
        </w:tc>
        <w:tc>
          <w:tcPr>
            <w:tcW w:w="992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FA14093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2631</w:t>
            </w:r>
          </w:p>
        </w:tc>
        <w:tc>
          <w:tcPr>
            <w:tcW w:w="1738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38370405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22132</w:t>
            </w:r>
          </w:p>
        </w:tc>
      </w:tr>
      <w:tr w:rsidR="00F47232" w:rsidRPr="0033000F" w14:paraId="3FCDC722" w14:textId="77777777" w:rsidTr="00B04CF7">
        <w:trPr>
          <w:cantSplit/>
        </w:trPr>
        <w:tc>
          <w:tcPr>
            <w:tcW w:w="2127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</w:tcPr>
          <w:p w14:paraId="30A51B32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Valid N (listwise)</w:t>
            </w:r>
          </w:p>
        </w:tc>
        <w:tc>
          <w:tcPr>
            <w:tcW w:w="808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491122BB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92</w:t>
            </w:r>
          </w:p>
        </w:tc>
        <w:tc>
          <w:tcPr>
            <w:tcW w:w="1176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316E4A68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276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6F2955E3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992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1FD0EB10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738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2CD6998F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</w:tbl>
    <w:p w14:paraId="545D486E" w14:textId="77777777" w:rsidR="00F47232" w:rsidRPr="00AB3CED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19B07F14" w14:textId="77777777" w:rsidR="00F47232" w:rsidRPr="0097472E" w:rsidRDefault="00F47232" w:rsidP="00F47232">
      <w:pPr>
        <w:pStyle w:val="ListParagraph"/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2307D0F3" w14:textId="77777777" w:rsidR="00F47232" w:rsidRPr="0097472E" w:rsidRDefault="00F47232" w:rsidP="00F47232">
      <w:pPr>
        <w:pStyle w:val="ListParagraph"/>
        <w:numPr>
          <w:ilvl w:val="0"/>
          <w:numId w:val="33"/>
        </w:num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>Analisis Statistik Data</w:t>
      </w:r>
    </w:p>
    <w:p w14:paraId="7DE7B3F8" w14:textId="77777777" w:rsidR="00F47232" w:rsidRPr="0097472E" w:rsidRDefault="00F47232" w:rsidP="00F47232">
      <w:pPr>
        <w:pStyle w:val="ListParagraph"/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 xml:space="preserve">a. </w:t>
      </w:r>
      <w:r w:rsidRPr="0097472E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Uji Kelayakan Model regresi </w:t>
      </w:r>
      <w:r w:rsidRPr="0097472E"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  <w:t>(Goodness of Fit Test)</w:t>
      </w:r>
    </w:p>
    <w:tbl>
      <w:tblPr>
        <w:tblW w:w="6379" w:type="dxa"/>
        <w:tblInd w:w="95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0"/>
        <w:gridCol w:w="1821"/>
        <w:gridCol w:w="1992"/>
        <w:gridCol w:w="1716"/>
      </w:tblGrid>
      <w:tr w:rsidR="00F47232" w:rsidRPr="0033000F" w14:paraId="64D6CB68" w14:textId="77777777" w:rsidTr="00B04CF7">
        <w:trPr>
          <w:cantSplit/>
        </w:trPr>
        <w:tc>
          <w:tcPr>
            <w:tcW w:w="6379" w:type="dxa"/>
            <w:gridSpan w:val="4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FFFFFF"/>
            <w:vAlign w:val="center"/>
          </w:tcPr>
          <w:p w14:paraId="3CF02C0D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Hosmer and Lemeshow Test</w:t>
            </w:r>
          </w:p>
        </w:tc>
      </w:tr>
      <w:tr w:rsidR="00F47232" w:rsidRPr="0033000F" w14:paraId="148B50C4" w14:textId="77777777" w:rsidTr="00B04CF7">
        <w:trPr>
          <w:cantSplit/>
        </w:trPr>
        <w:tc>
          <w:tcPr>
            <w:tcW w:w="850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1F464913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Step</w:t>
            </w:r>
          </w:p>
        </w:tc>
        <w:tc>
          <w:tcPr>
            <w:tcW w:w="1821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666E0DC8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Chi-square</w:t>
            </w:r>
          </w:p>
        </w:tc>
        <w:tc>
          <w:tcPr>
            <w:tcW w:w="1992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27138E1F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df</w:t>
            </w:r>
          </w:p>
        </w:tc>
        <w:tc>
          <w:tcPr>
            <w:tcW w:w="1716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343FF448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Sig.</w:t>
            </w:r>
          </w:p>
        </w:tc>
      </w:tr>
      <w:tr w:rsidR="00F47232" w:rsidRPr="0033000F" w14:paraId="703B7421" w14:textId="77777777" w:rsidTr="00B04CF7">
        <w:trPr>
          <w:cantSplit/>
        </w:trPr>
        <w:tc>
          <w:tcPr>
            <w:tcW w:w="850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</w:tcPr>
          <w:p w14:paraId="3FA6242E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1821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63C6BC4B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8,279</w:t>
            </w:r>
          </w:p>
        </w:tc>
        <w:tc>
          <w:tcPr>
            <w:tcW w:w="1992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5A32834E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8</w:t>
            </w:r>
          </w:p>
        </w:tc>
        <w:tc>
          <w:tcPr>
            <w:tcW w:w="1716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5EE41D0D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407</w:t>
            </w:r>
          </w:p>
        </w:tc>
      </w:tr>
    </w:tbl>
    <w:p w14:paraId="33E31238" w14:textId="77777777" w:rsidR="00F47232" w:rsidRPr="0097472E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293ECE7A" w14:textId="77777777" w:rsidR="00F47232" w:rsidRPr="0097472E" w:rsidRDefault="00F47232" w:rsidP="00F47232">
      <w:pPr>
        <w:autoSpaceDE w:val="0"/>
        <w:autoSpaceDN w:val="0"/>
        <w:adjustRightInd w:val="0"/>
        <w:spacing w:after="0" w:line="480" w:lineRule="auto"/>
        <w:ind w:left="709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 xml:space="preserve">b. </w:t>
      </w:r>
      <w:r w:rsidRPr="0097472E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Uji Keseluruhan Model </w:t>
      </w:r>
      <w:r w:rsidRPr="0097472E"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  <w:t>(Overall Model Fit)</w:t>
      </w:r>
    </w:p>
    <w:tbl>
      <w:tblPr>
        <w:tblW w:w="5245" w:type="dxa"/>
        <w:tblInd w:w="145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0"/>
        <w:gridCol w:w="933"/>
        <w:gridCol w:w="1477"/>
        <w:gridCol w:w="783"/>
        <w:gridCol w:w="1202"/>
      </w:tblGrid>
      <w:tr w:rsidR="00F47232" w:rsidRPr="0033000F" w14:paraId="07162B98" w14:textId="77777777" w:rsidTr="00B04CF7">
        <w:trPr>
          <w:cantSplit/>
        </w:trPr>
        <w:tc>
          <w:tcPr>
            <w:tcW w:w="5245" w:type="dxa"/>
            <w:gridSpan w:val="5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FFFFFF"/>
            <w:vAlign w:val="center"/>
          </w:tcPr>
          <w:p w14:paraId="6983F9E1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Omnibus Tests of Model Coefficients</w:t>
            </w:r>
          </w:p>
        </w:tc>
      </w:tr>
      <w:tr w:rsidR="00F47232" w:rsidRPr="0033000F" w14:paraId="49C841B1" w14:textId="77777777" w:rsidTr="00B04CF7">
        <w:trPr>
          <w:cantSplit/>
        </w:trPr>
        <w:tc>
          <w:tcPr>
            <w:tcW w:w="1783" w:type="dxa"/>
            <w:gridSpan w:val="2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78932D8C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477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41475111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Chi-square</w:t>
            </w:r>
          </w:p>
        </w:tc>
        <w:tc>
          <w:tcPr>
            <w:tcW w:w="783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67FDC0BB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df</w:t>
            </w:r>
          </w:p>
        </w:tc>
        <w:tc>
          <w:tcPr>
            <w:tcW w:w="1202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0CD7B1AF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Sig.</w:t>
            </w:r>
          </w:p>
        </w:tc>
      </w:tr>
      <w:tr w:rsidR="00F47232" w:rsidRPr="0033000F" w14:paraId="1E93B325" w14:textId="77777777" w:rsidTr="00B04CF7">
        <w:trPr>
          <w:cantSplit/>
        </w:trPr>
        <w:tc>
          <w:tcPr>
            <w:tcW w:w="850" w:type="dxa"/>
            <w:vMerge w:val="restart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FFFFFF"/>
          </w:tcPr>
          <w:p w14:paraId="228D0935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Step 1</w:t>
            </w:r>
          </w:p>
        </w:tc>
        <w:tc>
          <w:tcPr>
            <w:tcW w:w="933" w:type="dxa"/>
            <w:tcBorders>
              <w:top w:val="single" w:sz="18" w:space="0" w:color="000000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17A6EAEE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Step</w:t>
            </w:r>
          </w:p>
        </w:tc>
        <w:tc>
          <w:tcPr>
            <w:tcW w:w="1477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798F7A88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28,949</w:t>
            </w:r>
          </w:p>
        </w:tc>
        <w:tc>
          <w:tcPr>
            <w:tcW w:w="783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105CBDF4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4</w:t>
            </w:r>
          </w:p>
        </w:tc>
        <w:tc>
          <w:tcPr>
            <w:tcW w:w="1202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50EFE792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00</w:t>
            </w:r>
          </w:p>
        </w:tc>
      </w:tr>
      <w:tr w:rsidR="00F47232" w:rsidRPr="0033000F" w14:paraId="3242E68F" w14:textId="77777777" w:rsidTr="00B04CF7">
        <w:trPr>
          <w:cantSplit/>
        </w:trPr>
        <w:tc>
          <w:tcPr>
            <w:tcW w:w="850" w:type="dxa"/>
            <w:vMerge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FFFFFF"/>
          </w:tcPr>
          <w:p w14:paraId="234C4386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3FC71E2F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Block</w:t>
            </w:r>
          </w:p>
        </w:tc>
        <w:tc>
          <w:tcPr>
            <w:tcW w:w="1477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54DDB4E2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28,949</w:t>
            </w:r>
          </w:p>
        </w:tc>
        <w:tc>
          <w:tcPr>
            <w:tcW w:w="783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58712AB3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4</w:t>
            </w:r>
          </w:p>
        </w:tc>
        <w:tc>
          <w:tcPr>
            <w:tcW w:w="1202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88004C0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00</w:t>
            </w:r>
          </w:p>
        </w:tc>
      </w:tr>
      <w:tr w:rsidR="00F47232" w:rsidRPr="0033000F" w14:paraId="104CEF35" w14:textId="77777777" w:rsidTr="00B04CF7">
        <w:trPr>
          <w:cantSplit/>
        </w:trPr>
        <w:tc>
          <w:tcPr>
            <w:tcW w:w="850" w:type="dxa"/>
            <w:vMerge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FFFFFF"/>
          </w:tcPr>
          <w:p w14:paraId="4B93C740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933" w:type="dxa"/>
            <w:tcBorders>
              <w:top w:val="nil"/>
              <w:left w:val="nil"/>
              <w:bottom w:val="single" w:sz="18" w:space="0" w:color="000000"/>
              <w:right w:val="single" w:sz="18" w:space="0" w:color="000000"/>
            </w:tcBorders>
            <w:shd w:val="clear" w:color="auto" w:fill="FFFFFF"/>
          </w:tcPr>
          <w:p w14:paraId="7F4FD124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Model</w:t>
            </w:r>
          </w:p>
        </w:tc>
        <w:tc>
          <w:tcPr>
            <w:tcW w:w="1477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34174BB0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28,949</w:t>
            </w:r>
          </w:p>
        </w:tc>
        <w:tc>
          <w:tcPr>
            <w:tcW w:w="783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7CBF7148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4</w:t>
            </w:r>
          </w:p>
        </w:tc>
        <w:tc>
          <w:tcPr>
            <w:tcW w:w="1202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5769C8E5" w14:textId="77777777" w:rsidR="00F47232" w:rsidRPr="0033000F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33000F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00</w:t>
            </w:r>
          </w:p>
        </w:tc>
      </w:tr>
    </w:tbl>
    <w:p w14:paraId="72817AF3" w14:textId="77777777" w:rsidR="00F47232" w:rsidRPr="0097472E" w:rsidRDefault="00F47232" w:rsidP="00F47232">
      <w:pPr>
        <w:pStyle w:val="ListParagraph"/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6C56AD0B" w14:textId="77777777" w:rsidR="00F47232" w:rsidRPr="0097472E" w:rsidRDefault="00F47232" w:rsidP="00F47232">
      <w:pPr>
        <w:pStyle w:val="ListParagraph"/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54396712" w14:textId="77777777" w:rsidR="00F47232" w:rsidRPr="0097472E" w:rsidRDefault="00F47232" w:rsidP="00F47232">
      <w:pPr>
        <w:pStyle w:val="ListParagraph"/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393402EB" w14:textId="77777777" w:rsidR="00F47232" w:rsidRPr="0097472E" w:rsidRDefault="00F47232" w:rsidP="00F47232">
      <w:pPr>
        <w:pStyle w:val="ListParagraph"/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1B60C1FF" w14:textId="77777777" w:rsidR="00F47232" w:rsidRPr="0097472E" w:rsidRDefault="00F47232" w:rsidP="00F47232">
      <w:pPr>
        <w:pStyle w:val="ListParagraph"/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69FF1832" w14:textId="77777777" w:rsidR="00F47232" w:rsidRPr="0097472E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7A5017B8" w14:textId="77777777" w:rsidR="00F47232" w:rsidRPr="0097472E" w:rsidRDefault="00F47232" w:rsidP="00F47232">
      <w:pPr>
        <w:spacing w:after="160" w:line="480" w:lineRule="auto"/>
        <w:ind w:left="709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lastRenderedPageBreak/>
        <w:t>c.</w:t>
      </w:r>
      <w:r w:rsidRPr="0097472E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Koefisien Determinasi </w:t>
      </w:r>
      <w:r w:rsidRPr="0097472E"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  <w:t>(Nagelkerke R Square)</w:t>
      </w:r>
    </w:p>
    <w:tbl>
      <w:tblPr>
        <w:tblW w:w="5953" w:type="dxa"/>
        <w:tblInd w:w="115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0"/>
        <w:gridCol w:w="1788"/>
        <w:gridCol w:w="1614"/>
        <w:gridCol w:w="1701"/>
      </w:tblGrid>
      <w:tr w:rsidR="00F47232" w:rsidRPr="00F86BB5" w14:paraId="4E957579" w14:textId="77777777" w:rsidTr="00B04CF7">
        <w:trPr>
          <w:cantSplit/>
        </w:trPr>
        <w:tc>
          <w:tcPr>
            <w:tcW w:w="5953" w:type="dxa"/>
            <w:gridSpan w:val="4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FFFFFF"/>
            <w:vAlign w:val="center"/>
          </w:tcPr>
          <w:p w14:paraId="6DAADAB6" w14:textId="77777777" w:rsidR="00F47232" w:rsidRPr="00F86BB5" w:rsidRDefault="00F47232" w:rsidP="00B04CF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F86BB5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Model Summary</w:t>
            </w:r>
          </w:p>
        </w:tc>
      </w:tr>
      <w:tr w:rsidR="00F47232" w:rsidRPr="00F86BB5" w14:paraId="434779D8" w14:textId="77777777" w:rsidTr="00B04CF7">
        <w:trPr>
          <w:cantSplit/>
        </w:trPr>
        <w:tc>
          <w:tcPr>
            <w:tcW w:w="850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56C87873" w14:textId="77777777" w:rsidR="00F47232" w:rsidRPr="00F86BB5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F86BB5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Step</w:t>
            </w:r>
          </w:p>
        </w:tc>
        <w:tc>
          <w:tcPr>
            <w:tcW w:w="1788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63C1B748" w14:textId="77777777" w:rsidR="00F47232" w:rsidRPr="00F86BB5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F86BB5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-2 Log likelihood</w:t>
            </w:r>
          </w:p>
        </w:tc>
        <w:tc>
          <w:tcPr>
            <w:tcW w:w="1614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19A12764" w14:textId="77777777" w:rsidR="00F47232" w:rsidRPr="00F86BB5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F86BB5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Cox &amp; Snell R Square</w:t>
            </w:r>
          </w:p>
        </w:tc>
        <w:tc>
          <w:tcPr>
            <w:tcW w:w="1701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5670DFD3" w14:textId="77777777" w:rsidR="00F47232" w:rsidRPr="00F86BB5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F86BB5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Nagelkerke R Square</w:t>
            </w:r>
          </w:p>
        </w:tc>
      </w:tr>
      <w:tr w:rsidR="00F47232" w:rsidRPr="00F86BB5" w14:paraId="5A1410B6" w14:textId="77777777" w:rsidTr="00B04CF7">
        <w:trPr>
          <w:cantSplit/>
          <w:trHeight w:val="449"/>
        </w:trPr>
        <w:tc>
          <w:tcPr>
            <w:tcW w:w="850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</w:tcPr>
          <w:p w14:paraId="281A254B" w14:textId="77777777" w:rsidR="00F47232" w:rsidRPr="00F86BB5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F86BB5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1788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0E156F36" w14:textId="77777777" w:rsidR="00F47232" w:rsidRPr="00F86BB5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F86BB5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60,827</w:t>
            </w:r>
            <w:r w:rsidRPr="00F86BB5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id-ID"/>
              </w:rPr>
              <w:t>a</w:t>
            </w:r>
          </w:p>
        </w:tc>
        <w:tc>
          <w:tcPr>
            <w:tcW w:w="1614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67583099" w14:textId="77777777" w:rsidR="00F47232" w:rsidRPr="00F86BB5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F86BB5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140</w:t>
            </w:r>
          </w:p>
        </w:tc>
        <w:tc>
          <w:tcPr>
            <w:tcW w:w="1701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3D4D5073" w14:textId="77777777" w:rsidR="00F47232" w:rsidRPr="00F86BB5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F86BB5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375</w:t>
            </w:r>
          </w:p>
        </w:tc>
      </w:tr>
    </w:tbl>
    <w:p w14:paraId="4ED1F427" w14:textId="77777777" w:rsidR="00F47232" w:rsidRPr="0097472E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6790546E" w14:textId="77777777" w:rsidR="00F47232" w:rsidRPr="0097472E" w:rsidRDefault="00F47232" w:rsidP="00F47232">
      <w:pPr>
        <w:pStyle w:val="ListParagraph"/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2703FF1E" w14:textId="77777777" w:rsidR="00F47232" w:rsidRPr="0097472E" w:rsidRDefault="00F47232" w:rsidP="00F47232">
      <w:pPr>
        <w:pStyle w:val="ListParagraph"/>
        <w:spacing w:after="160" w:line="480" w:lineRule="auto"/>
        <w:ind w:left="709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 xml:space="preserve">d. </w:t>
      </w:r>
      <w:r w:rsidRPr="0097472E">
        <w:rPr>
          <w:rFonts w:ascii="Times New Roman" w:hAnsi="Times New Roman" w:cs="Times New Roman"/>
          <w:b/>
          <w:bCs/>
          <w:sz w:val="24"/>
          <w:szCs w:val="24"/>
          <w:lang w:val="id-ID"/>
        </w:rPr>
        <w:t>Uji Matriks Klarifikasi (Classification Table)</w:t>
      </w:r>
    </w:p>
    <w:tbl>
      <w:tblPr>
        <w:tblpPr w:leftFromText="180" w:rightFromText="180" w:vertAnchor="text" w:horzAnchor="page" w:tblpX="2969" w:tblpY="56"/>
        <w:tblW w:w="842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1"/>
        <w:gridCol w:w="1701"/>
        <w:gridCol w:w="1559"/>
        <w:gridCol w:w="1559"/>
        <w:gridCol w:w="1276"/>
        <w:gridCol w:w="1482"/>
      </w:tblGrid>
      <w:tr w:rsidR="00F47232" w:rsidRPr="0001312C" w14:paraId="5593E561" w14:textId="77777777" w:rsidTr="00B04CF7">
        <w:trPr>
          <w:cantSplit/>
        </w:trPr>
        <w:tc>
          <w:tcPr>
            <w:tcW w:w="8428" w:type="dxa"/>
            <w:gridSpan w:val="6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FFFFFF"/>
            <w:vAlign w:val="center"/>
          </w:tcPr>
          <w:p w14:paraId="5F5EDEBD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01312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Classification </w:t>
            </w:r>
            <w:proofErr w:type="spellStart"/>
            <w:r w:rsidRPr="0001312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Table</w:t>
            </w:r>
            <w:r w:rsidRPr="0001312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F47232" w:rsidRPr="00EB42D9" w14:paraId="3D234B33" w14:textId="77777777" w:rsidTr="00B04CF7">
        <w:trPr>
          <w:cantSplit/>
        </w:trPr>
        <w:tc>
          <w:tcPr>
            <w:tcW w:w="4111" w:type="dxa"/>
            <w:gridSpan w:val="3"/>
            <w:vMerge w:val="restart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vAlign w:val="bottom"/>
          </w:tcPr>
          <w:p w14:paraId="25D3A995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0131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bserved</w:t>
            </w:r>
          </w:p>
        </w:tc>
        <w:tc>
          <w:tcPr>
            <w:tcW w:w="4317" w:type="dxa"/>
            <w:gridSpan w:val="3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441D8FD2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0131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redicted</w:t>
            </w:r>
          </w:p>
        </w:tc>
      </w:tr>
      <w:tr w:rsidR="00F47232" w:rsidRPr="00EB42D9" w14:paraId="20742A9B" w14:textId="77777777" w:rsidTr="00B04CF7">
        <w:trPr>
          <w:cantSplit/>
        </w:trPr>
        <w:tc>
          <w:tcPr>
            <w:tcW w:w="4111" w:type="dxa"/>
            <w:gridSpan w:val="3"/>
            <w:vMerge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</w:tcPr>
          <w:p w14:paraId="0E08AA30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835" w:type="dxa"/>
            <w:gridSpan w:val="2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7D75B1ED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0131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ransfer Pricing</w:t>
            </w:r>
          </w:p>
        </w:tc>
        <w:tc>
          <w:tcPr>
            <w:tcW w:w="1482" w:type="dxa"/>
            <w:vMerge w:val="restart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2737BDAC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0131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ercentage Correct</w:t>
            </w:r>
          </w:p>
        </w:tc>
      </w:tr>
      <w:tr w:rsidR="00F47232" w:rsidRPr="00EB42D9" w14:paraId="447FA334" w14:textId="77777777" w:rsidTr="00B04CF7">
        <w:trPr>
          <w:cantSplit/>
        </w:trPr>
        <w:tc>
          <w:tcPr>
            <w:tcW w:w="4111" w:type="dxa"/>
            <w:gridSpan w:val="3"/>
            <w:vMerge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</w:tcPr>
          <w:p w14:paraId="23933BDA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59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626BCEDE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dk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p</w:t>
            </w:r>
            <w:proofErr w:type="spellEnd"/>
          </w:p>
        </w:tc>
        <w:tc>
          <w:tcPr>
            <w:tcW w:w="1276" w:type="dxa"/>
            <w:tcBorders>
              <w:top w:val="single" w:sz="18" w:space="0" w:color="000000"/>
              <w:left w:val="single" w:sz="18" w:space="0" w:color="000000"/>
              <w:bottom w:val="single" w:sz="16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5CEC0F16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p</w:t>
            </w:r>
            <w:proofErr w:type="spellEnd"/>
          </w:p>
        </w:tc>
        <w:tc>
          <w:tcPr>
            <w:tcW w:w="1482" w:type="dxa"/>
            <w:vMerge/>
            <w:tcBorders>
              <w:top w:val="single" w:sz="18" w:space="0" w:color="000000"/>
              <w:left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670BA32B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F47232" w:rsidRPr="00EB42D9" w14:paraId="7E38FD00" w14:textId="77777777" w:rsidTr="00B04CF7">
        <w:trPr>
          <w:cantSplit/>
        </w:trPr>
        <w:tc>
          <w:tcPr>
            <w:tcW w:w="851" w:type="dxa"/>
            <w:vMerge w:val="restart"/>
            <w:tcBorders>
              <w:top w:val="single" w:sz="18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FA4E205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0131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ep 1</w:t>
            </w:r>
          </w:p>
        </w:tc>
        <w:tc>
          <w:tcPr>
            <w:tcW w:w="1701" w:type="dxa"/>
            <w:vMerge w:val="restart"/>
            <w:tcBorders>
              <w:top w:val="single" w:sz="18" w:space="0" w:color="000000"/>
              <w:left w:val="nil"/>
              <w:bottom w:val="nil"/>
              <w:right w:val="nil"/>
            </w:tcBorders>
            <w:shd w:val="clear" w:color="auto" w:fill="FFFFFF"/>
          </w:tcPr>
          <w:p w14:paraId="237FDBBF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0131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ransfer Pricing</w:t>
            </w:r>
          </w:p>
        </w:tc>
        <w:tc>
          <w:tcPr>
            <w:tcW w:w="1559" w:type="dxa"/>
            <w:tcBorders>
              <w:top w:val="single" w:sz="18" w:space="0" w:color="000000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7B1DE0A9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dk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p</w:t>
            </w:r>
            <w:proofErr w:type="spellEnd"/>
          </w:p>
        </w:tc>
        <w:tc>
          <w:tcPr>
            <w:tcW w:w="1559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4440AF07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0131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276" w:type="dxa"/>
            <w:tcBorders>
              <w:top w:val="single" w:sz="16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0876E4C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0131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482" w:type="dxa"/>
            <w:tcBorders>
              <w:top w:val="single" w:sz="16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669F0969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0131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,0</w:t>
            </w:r>
          </w:p>
        </w:tc>
      </w:tr>
      <w:tr w:rsidR="00F47232" w:rsidRPr="00EB42D9" w14:paraId="16688514" w14:textId="77777777" w:rsidTr="00B04CF7">
        <w:trPr>
          <w:cantSplit/>
        </w:trPr>
        <w:tc>
          <w:tcPr>
            <w:tcW w:w="85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B4ED7F7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701" w:type="dxa"/>
            <w:vMerge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FFFFFF"/>
          </w:tcPr>
          <w:p w14:paraId="4AC01F62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18" w:space="0" w:color="000000"/>
              <w:right w:val="single" w:sz="18" w:space="0" w:color="000000"/>
            </w:tcBorders>
            <w:shd w:val="clear" w:color="auto" w:fill="FFFFFF"/>
          </w:tcPr>
          <w:p w14:paraId="4780C7CB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p</w:t>
            </w:r>
            <w:proofErr w:type="spellEnd"/>
          </w:p>
        </w:tc>
        <w:tc>
          <w:tcPr>
            <w:tcW w:w="1559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327DA4BE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0131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276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1925D961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0131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8</w:t>
            </w:r>
          </w:p>
        </w:tc>
        <w:tc>
          <w:tcPr>
            <w:tcW w:w="1482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5C11153C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0131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8,9</w:t>
            </w:r>
          </w:p>
        </w:tc>
      </w:tr>
      <w:tr w:rsidR="00F47232" w:rsidRPr="0001312C" w14:paraId="1E2ED9CE" w14:textId="77777777" w:rsidTr="00B04CF7">
        <w:trPr>
          <w:cantSplit/>
        </w:trPr>
        <w:tc>
          <w:tcPr>
            <w:tcW w:w="85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2C6016B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260" w:type="dxa"/>
            <w:gridSpan w:val="2"/>
            <w:tcBorders>
              <w:top w:val="single" w:sz="18" w:space="0" w:color="000000"/>
              <w:left w:val="nil"/>
              <w:bottom w:val="single" w:sz="18" w:space="0" w:color="000000"/>
              <w:right w:val="single" w:sz="18" w:space="0" w:color="000000"/>
            </w:tcBorders>
            <w:shd w:val="clear" w:color="auto" w:fill="FFFFFF"/>
          </w:tcPr>
          <w:p w14:paraId="413145B4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0131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verall Percentage</w:t>
            </w:r>
          </w:p>
        </w:tc>
        <w:tc>
          <w:tcPr>
            <w:tcW w:w="1559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1A4BF072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6E540806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2" w:type="dxa"/>
            <w:tcBorders>
              <w:top w:val="single" w:sz="18" w:space="0" w:color="000000"/>
              <w:left w:val="single" w:sz="18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8C4BA61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01312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4,3</w:t>
            </w:r>
          </w:p>
        </w:tc>
      </w:tr>
      <w:tr w:rsidR="00F47232" w:rsidRPr="0001312C" w14:paraId="25702D61" w14:textId="77777777" w:rsidTr="00B04CF7">
        <w:trPr>
          <w:cantSplit/>
        </w:trPr>
        <w:tc>
          <w:tcPr>
            <w:tcW w:w="842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6668104" w14:textId="77777777" w:rsidR="00F47232" w:rsidRPr="0001312C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</w:tbl>
    <w:p w14:paraId="5B899B2F" w14:textId="77777777" w:rsidR="00F47232" w:rsidRPr="0097472E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491335B6" w14:textId="77777777" w:rsidR="00F47232" w:rsidRPr="0097472E" w:rsidRDefault="00F47232" w:rsidP="00F47232">
      <w:pPr>
        <w:pStyle w:val="ListParagraph"/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01006694" w14:textId="77777777" w:rsidR="00F47232" w:rsidRPr="0097472E" w:rsidRDefault="00F47232" w:rsidP="00F47232">
      <w:pPr>
        <w:pStyle w:val="ListParagraph"/>
        <w:numPr>
          <w:ilvl w:val="0"/>
          <w:numId w:val="33"/>
        </w:num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>Analisis Regresi Logistik</w:t>
      </w:r>
    </w:p>
    <w:tbl>
      <w:tblPr>
        <w:tblpPr w:leftFromText="180" w:rightFromText="180" w:vertAnchor="text" w:horzAnchor="margin" w:tblpY="510"/>
        <w:tblW w:w="914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23"/>
        <w:gridCol w:w="2054"/>
        <w:gridCol w:w="1014"/>
        <w:gridCol w:w="1014"/>
        <w:gridCol w:w="1014"/>
        <w:gridCol w:w="1014"/>
        <w:gridCol w:w="1014"/>
        <w:gridCol w:w="1095"/>
      </w:tblGrid>
      <w:tr w:rsidR="00F47232" w:rsidRPr="00ED0049" w14:paraId="55219409" w14:textId="77777777" w:rsidTr="00B04CF7">
        <w:trPr>
          <w:cantSplit/>
        </w:trPr>
        <w:tc>
          <w:tcPr>
            <w:tcW w:w="9142" w:type="dxa"/>
            <w:gridSpan w:val="8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FFFFFF"/>
            <w:vAlign w:val="center"/>
          </w:tcPr>
          <w:p w14:paraId="076BFEFB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Variables in the Equation</w:t>
            </w:r>
          </w:p>
        </w:tc>
      </w:tr>
      <w:tr w:rsidR="00F47232" w:rsidRPr="00ED0049" w14:paraId="103B1DDE" w14:textId="77777777" w:rsidTr="00B04CF7">
        <w:trPr>
          <w:cantSplit/>
        </w:trPr>
        <w:tc>
          <w:tcPr>
            <w:tcW w:w="2977" w:type="dxa"/>
            <w:gridSpan w:val="2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04391319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1C9E5E95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B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029F2BF6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S.E.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2F6627D4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Wald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7D12B0FA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df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511C6A2B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Sig.</w:t>
            </w:r>
          </w:p>
        </w:tc>
        <w:tc>
          <w:tcPr>
            <w:tcW w:w="1095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4A21DD7F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Exp(B)</w:t>
            </w:r>
          </w:p>
        </w:tc>
      </w:tr>
      <w:tr w:rsidR="00F47232" w:rsidRPr="00ED0049" w14:paraId="7AD049C0" w14:textId="77777777" w:rsidTr="00B04CF7">
        <w:trPr>
          <w:cantSplit/>
        </w:trPr>
        <w:tc>
          <w:tcPr>
            <w:tcW w:w="923" w:type="dxa"/>
            <w:vMerge w:val="restart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FFFFFF"/>
          </w:tcPr>
          <w:p w14:paraId="46F58120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Step 1</w:t>
            </w: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id-ID"/>
              </w:rPr>
              <w:t>a</w:t>
            </w:r>
          </w:p>
        </w:tc>
        <w:tc>
          <w:tcPr>
            <w:tcW w:w="2054" w:type="dxa"/>
            <w:tcBorders>
              <w:top w:val="single" w:sz="18" w:space="0" w:color="000000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53677A4C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D0049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Bonus Scheme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43CB8F00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23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7339C139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219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9B699D4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11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3D37FFB4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859843E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918</w:t>
            </w:r>
          </w:p>
        </w:tc>
        <w:tc>
          <w:tcPr>
            <w:tcW w:w="1095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D330EED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,023</w:t>
            </w:r>
          </w:p>
        </w:tc>
      </w:tr>
      <w:tr w:rsidR="00F47232" w:rsidRPr="00ED0049" w14:paraId="38BA6E22" w14:textId="77777777" w:rsidTr="00B04CF7">
        <w:trPr>
          <w:cantSplit/>
        </w:trPr>
        <w:tc>
          <w:tcPr>
            <w:tcW w:w="923" w:type="dxa"/>
            <w:vMerge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FFFFFF"/>
          </w:tcPr>
          <w:p w14:paraId="23AA38AC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544CE3F1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D0049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Tunneling Incentive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4D17D01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5,343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13B54AC9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2,002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D02B612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7,122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5C0F9B17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5DBDB74B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08</w:t>
            </w:r>
          </w:p>
        </w:tc>
        <w:tc>
          <w:tcPr>
            <w:tcW w:w="1095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522D8E57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209,169</w:t>
            </w:r>
          </w:p>
        </w:tc>
      </w:tr>
      <w:tr w:rsidR="00F47232" w:rsidRPr="00ED0049" w14:paraId="2207B58E" w14:textId="77777777" w:rsidTr="00B04CF7">
        <w:trPr>
          <w:cantSplit/>
        </w:trPr>
        <w:tc>
          <w:tcPr>
            <w:tcW w:w="923" w:type="dxa"/>
            <w:vMerge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FFFFFF"/>
          </w:tcPr>
          <w:p w14:paraId="631FCF9D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566C9BE4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D0049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Debt Covenant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1FA55C36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4,90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5CF4A0D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,686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1C58A4AC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8,45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FB22D0F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4177525E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04</w:t>
            </w:r>
          </w:p>
        </w:tc>
        <w:tc>
          <w:tcPr>
            <w:tcW w:w="1095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199FC9A6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34,365</w:t>
            </w:r>
          </w:p>
        </w:tc>
      </w:tr>
      <w:tr w:rsidR="00F47232" w:rsidRPr="00ED0049" w14:paraId="46D564E4" w14:textId="77777777" w:rsidTr="00B04CF7">
        <w:trPr>
          <w:cantSplit/>
        </w:trPr>
        <w:tc>
          <w:tcPr>
            <w:tcW w:w="923" w:type="dxa"/>
            <w:vMerge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FFFFFF"/>
          </w:tcPr>
          <w:p w14:paraId="1CCCD0AB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786DFFEB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D0049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Tax Minimization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EFFC55F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8,264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5438FAD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6,582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BEBA23C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,577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9BBAF18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038D04A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209</w:t>
            </w:r>
          </w:p>
        </w:tc>
        <w:tc>
          <w:tcPr>
            <w:tcW w:w="1095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1E9B4C93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3881,221</w:t>
            </w:r>
          </w:p>
        </w:tc>
      </w:tr>
      <w:tr w:rsidR="00F47232" w:rsidRPr="00ED0049" w14:paraId="67D15ED3" w14:textId="77777777" w:rsidTr="00B04CF7">
        <w:trPr>
          <w:cantSplit/>
        </w:trPr>
        <w:tc>
          <w:tcPr>
            <w:tcW w:w="923" w:type="dxa"/>
            <w:vMerge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FFFFFF"/>
          </w:tcPr>
          <w:p w14:paraId="038C5D9E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2054" w:type="dxa"/>
            <w:tcBorders>
              <w:top w:val="nil"/>
              <w:left w:val="nil"/>
              <w:bottom w:val="single" w:sz="18" w:space="0" w:color="000000"/>
              <w:right w:val="single" w:sz="18" w:space="0" w:color="000000"/>
            </w:tcBorders>
            <w:shd w:val="clear" w:color="auto" w:fill="FFFFFF"/>
          </w:tcPr>
          <w:p w14:paraId="3AF02142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Constant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2938B6EC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-3,945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7FCE3C52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,900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25ED05A9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4,314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10FEDF37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1CC60B03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38</w:t>
            </w:r>
          </w:p>
        </w:tc>
        <w:tc>
          <w:tcPr>
            <w:tcW w:w="1095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74A1373F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19</w:t>
            </w:r>
          </w:p>
        </w:tc>
      </w:tr>
    </w:tbl>
    <w:p w14:paraId="662FB711" w14:textId="77777777" w:rsidR="00F47232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4F8EEF07" w14:textId="77777777" w:rsidR="00F47232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3974AFF1" w14:textId="77777777" w:rsidR="00F47232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4C8E8691" w14:textId="77777777" w:rsidR="00F47232" w:rsidRPr="0097472E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12CD5699" w14:textId="77777777" w:rsidR="00F47232" w:rsidRPr="0097472E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6A7FF0F7" w14:textId="77777777" w:rsidR="00F47232" w:rsidRPr="0097472E" w:rsidRDefault="00F47232" w:rsidP="00F47232">
      <w:pPr>
        <w:pStyle w:val="ListParagraph"/>
        <w:numPr>
          <w:ilvl w:val="0"/>
          <w:numId w:val="33"/>
        </w:num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lastRenderedPageBreak/>
        <w:t>Uji Hipotesis</w:t>
      </w:r>
    </w:p>
    <w:p w14:paraId="494C1536" w14:textId="77777777" w:rsidR="00F47232" w:rsidRPr="0097472E" w:rsidRDefault="00F47232" w:rsidP="00F47232">
      <w:pPr>
        <w:pStyle w:val="ListParagraph"/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06D69E86" w14:textId="77777777" w:rsidR="00F47232" w:rsidRPr="0097472E" w:rsidRDefault="00F47232" w:rsidP="00F47232">
      <w:pPr>
        <w:pStyle w:val="ListParagraph"/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 xml:space="preserve">Uji </w:t>
      </w:r>
      <w:r w:rsidRPr="0097472E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lang w:val="id-ID"/>
        </w:rPr>
        <w:t>Wald</w:t>
      </w:r>
      <w:r w:rsidRPr="0097472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 xml:space="preserve"> (Uji Parsial T)</w:t>
      </w:r>
    </w:p>
    <w:tbl>
      <w:tblPr>
        <w:tblpPr w:leftFromText="180" w:rightFromText="180" w:vertAnchor="text" w:horzAnchor="margin" w:tblpY="62"/>
        <w:tblW w:w="914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23"/>
        <w:gridCol w:w="2054"/>
        <w:gridCol w:w="1014"/>
        <w:gridCol w:w="1014"/>
        <w:gridCol w:w="1014"/>
        <w:gridCol w:w="1014"/>
        <w:gridCol w:w="1014"/>
        <w:gridCol w:w="1095"/>
      </w:tblGrid>
      <w:tr w:rsidR="00F47232" w:rsidRPr="00ED0049" w14:paraId="07018423" w14:textId="77777777" w:rsidTr="00B04CF7">
        <w:trPr>
          <w:cantSplit/>
        </w:trPr>
        <w:tc>
          <w:tcPr>
            <w:tcW w:w="9142" w:type="dxa"/>
            <w:gridSpan w:val="8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FFFFFF"/>
            <w:vAlign w:val="center"/>
          </w:tcPr>
          <w:p w14:paraId="728C2F5A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id-ID"/>
              </w:rPr>
              <w:t>Variables in the Equation</w:t>
            </w:r>
          </w:p>
        </w:tc>
      </w:tr>
      <w:tr w:rsidR="00F47232" w:rsidRPr="00ED0049" w14:paraId="1BD3298E" w14:textId="77777777" w:rsidTr="00B04CF7">
        <w:trPr>
          <w:cantSplit/>
        </w:trPr>
        <w:tc>
          <w:tcPr>
            <w:tcW w:w="2977" w:type="dxa"/>
            <w:gridSpan w:val="2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6036F0AE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36BC255E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B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6AF25F09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S.E.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6F34DEF1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Wald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5A59BB5C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df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3F75A358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Sig.</w:t>
            </w:r>
          </w:p>
        </w:tc>
        <w:tc>
          <w:tcPr>
            <w:tcW w:w="1095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1F084887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Exp(B)</w:t>
            </w:r>
          </w:p>
        </w:tc>
      </w:tr>
      <w:tr w:rsidR="00F47232" w:rsidRPr="00ED0049" w14:paraId="261B2C60" w14:textId="77777777" w:rsidTr="00B04CF7">
        <w:trPr>
          <w:cantSplit/>
        </w:trPr>
        <w:tc>
          <w:tcPr>
            <w:tcW w:w="923" w:type="dxa"/>
            <w:vMerge w:val="restart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FFFFFF"/>
          </w:tcPr>
          <w:p w14:paraId="0EEDDD25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Step 1</w:t>
            </w: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id-ID"/>
              </w:rPr>
              <w:t>a</w:t>
            </w:r>
          </w:p>
        </w:tc>
        <w:tc>
          <w:tcPr>
            <w:tcW w:w="2054" w:type="dxa"/>
            <w:tcBorders>
              <w:top w:val="single" w:sz="18" w:space="0" w:color="000000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56497C87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D0049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Bonus Scheme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5C3B27B3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23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646EE401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219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D2DDC5F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11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336BF278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4F41A3C9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918</w:t>
            </w:r>
          </w:p>
        </w:tc>
        <w:tc>
          <w:tcPr>
            <w:tcW w:w="1095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43526B8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,023</w:t>
            </w:r>
          </w:p>
        </w:tc>
      </w:tr>
      <w:tr w:rsidR="00F47232" w:rsidRPr="00ED0049" w14:paraId="3674845F" w14:textId="77777777" w:rsidTr="00B04CF7">
        <w:trPr>
          <w:cantSplit/>
        </w:trPr>
        <w:tc>
          <w:tcPr>
            <w:tcW w:w="923" w:type="dxa"/>
            <w:vMerge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FFFFFF"/>
          </w:tcPr>
          <w:p w14:paraId="7B8215F2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4890D229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D0049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Tunneling Incentive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76DB4270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5,343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5490B0D5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2,002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4DDCB5D1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7,122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737F5FC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8E47CF8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08</w:t>
            </w:r>
          </w:p>
        </w:tc>
        <w:tc>
          <w:tcPr>
            <w:tcW w:w="1095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609B0750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209,169</w:t>
            </w:r>
          </w:p>
        </w:tc>
      </w:tr>
      <w:tr w:rsidR="00F47232" w:rsidRPr="00ED0049" w14:paraId="5F33B528" w14:textId="77777777" w:rsidTr="00B04CF7">
        <w:trPr>
          <w:cantSplit/>
        </w:trPr>
        <w:tc>
          <w:tcPr>
            <w:tcW w:w="923" w:type="dxa"/>
            <w:vMerge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FFFFFF"/>
          </w:tcPr>
          <w:p w14:paraId="2F06F11A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385C3BF3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right="60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D0049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Debt Covenant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4574BA62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4,90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A1F2B07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,686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8C274D4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8,45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7088EDB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E5D36FC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04</w:t>
            </w:r>
          </w:p>
        </w:tc>
        <w:tc>
          <w:tcPr>
            <w:tcW w:w="1095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91329B4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34,365</w:t>
            </w:r>
          </w:p>
        </w:tc>
      </w:tr>
      <w:tr w:rsidR="00F47232" w:rsidRPr="00ED0049" w14:paraId="5B57A8FF" w14:textId="77777777" w:rsidTr="00B04CF7">
        <w:trPr>
          <w:cantSplit/>
        </w:trPr>
        <w:tc>
          <w:tcPr>
            <w:tcW w:w="923" w:type="dxa"/>
            <w:vMerge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FFFFFF"/>
          </w:tcPr>
          <w:p w14:paraId="5DB9A668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2054" w:type="dxa"/>
            <w:tcBorders>
              <w:top w:val="nil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3631CCAF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D0049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Tax Minimization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F861471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8,264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45CAF5BD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6,582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16422077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,577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1E42FAE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A05CD66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209</w:t>
            </w:r>
          </w:p>
        </w:tc>
        <w:tc>
          <w:tcPr>
            <w:tcW w:w="1095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3BA59BD2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3881,221</w:t>
            </w:r>
          </w:p>
        </w:tc>
      </w:tr>
      <w:tr w:rsidR="00F47232" w:rsidRPr="00ED0049" w14:paraId="2631C7E9" w14:textId="77777777" w:rsidTr="00B04CF7">
        <w:trPr>
          <w:cantSplit/>
        </w:trPr>
        <w:tc>
          <w:tcPr>
            <w:tcW w:w="923" w:type="dxa"/>
            <w:vMerge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FFFFFF"/>
          </w:tcPr>
          <w:p w14:paraId="4CFB1315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</w:p>
        </w:tc>
        <w:tc>
          <w:tcPr>
            <w:tcW w:w="2054" w:type="dxa"/>
            <w:tcBorders>
              <w:top w:val="nil"/>
              <w:left w:val="nil"/>
              <w:bottom w:val="single" w:sz="18" w:space="0" w:color="000000"/>
              <w:right w:val="single" w:sz="18" w:space="0" w:color="000000"/>
            </w:tcBorders>
            <w:shd w:val="clear" w:color="auto" w:fill="FFFFFF"/>
          </w:tcPr>
          <w:p w14:paraId="5717DB4D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Constant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49450E89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-3,945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794B7761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,900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5F2FCDBB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4,314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47F464C3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05CA60EA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38</w:t>
            </w:r>
          </w:p>
        </w:tc>
        <w:tc>
          <w:tcPr>
            <w:tcW w:w="1095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3FF49CD7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lang w:val="id-ID"/>
              </w:rPr>
              <w:t>,019</w:t>
            </w:r>
          </w:p>
        </w:tc>
      </w:tr>
    </w:tbl>
    <w:p w14:paraId="5ECF0D62" w14:textId="77777777" w:rsidR="00F47232" w:rsidRPr="0097472E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48415D57" w14:textId="77777777" w:rsidR="00F47232" w:rsidRPr="00AB3CED" w:rsidRDefault="00F47232" w:rsidP="00F47232">
      <w:pPr>
        <w:pStyle w:val="ListParagraph"/>
        <w:numPr>
          <w:ilvl w:val="0"/>
          <w:numId w:val="33"/>
        </w:num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97472E">
        <w:rPr>
          <w:rFonts w:ascii="Times New Roman" w:hAnsi="Times New Roman" w:cs="Times New Roman"/>
          <w:b/>
          <w:bCs/>
          <w:i/>
          <w:iCs/>
          <w:color w:val="000000" w:themeColor="text1"/>
          <w:sz w:val="24"/>
          <w:szCs w:val="24"/>
          <w:lang w:val="id-ID"/>
        </w:rPr>
        <w:t>Moderated Regression Analysis</w:t>
      </w:r>
      <w:r w:rsidRPr="00AB3CED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t>.</w:t>
      </w:r>
    </w:p>
    <w:p w14:paraId="0EA6AC4C" w14:textId="77777777" w:rsidR="00F47232" w:rsidRPr="0097472E" w:rsidRDefault="00F47232" w:rsidP="00F47232">
      <w:pPr>
        <w:pStyle w:val="ListParagraph"/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tbl>
      <w:tblPr>
        <w:tblW w:w="93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23"/>
        <w:gridCol w:w="2007"/>
        <w:gridCol w:w="1014"/>
        <w:gridCol w:w="1014"/>
        <w:gridCol w:w="1014"/>
        <w:gridCol w:w="1014"/>
        <w:gridCol w:w="1014"/>
        <w:gridCol w:w="1309"/>
      </w:tblGrid>
      <w:tr w:rsidR="00F47232" w:rsidRPr="00ED0049" w14:paraId="6A834899" w14:textId="77777777" w:rsidTr="00B04CF7">
        <w:trPr>
          <w:cantSplit/>
        </w:trPr>
        <w:tc>
          <w:tcPr>
            <w:tcW w:w="9309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B2CA359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Variables in the Equation</w:t>
            </w:r>
          </w:p>
        </w:tc>
      </w:tr>
      <w:tr w:rsidR="00F47232" w:rsidRPr="00ED0049" w14:paraId="198C43AE" w14:textId="77777777" w:rsidTr="00B04CF7">
        <w:trPr>
          <w:cantSplit/>
        </w:trPr>
        <w:tc>
          <w:tcPr>
            <w:tcW w:w="293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4985096C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0FC74709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6AFCCCBB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.E.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7F46FF11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ald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61B426FC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f</w:t>
            </w:r>
            <w:proofErr w:type="spellEnd"/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57487C78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g.</w:t>
            </w:r>
          </w:p>
        </w:tc>
        <w:tc>
          <w:tcPr>
            <w:tcW w:w="1309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bottom"/>
          </w:tcPr>
          <w:p w14:paraId="12DBE927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xp(B)</w:t>
            </w:r>
          </w:p>
        </w:tc>
      </w:tr>
      <w:tr w:rsidR="00F47232" w:rsidRPr="00ED0049" w14:paraId="4F03A53C" w14:textId="77777777" w:rsidTr="00B04CF7">
        <w:trPr>
          <w:cantSplit/>
        </w:trPr>
        <w:tc>
          <w:tcPr>
            <w:tcW w:w="923" w:type="dxa"/>
            <w:vMerge w:val="restart"/>
            <w:tcBorders>
              <w:top w:val="single" w:sz="18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50D1AC4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ep 1</w:t>
            </w: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007" w:type="dxa"/>
            <w:tcBorders>
              <w:top w:val="single" w:sz="18" w:space="0" w:color="000000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52C89FA7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onus Scheme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75A1AA53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,707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56101821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036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427A8C12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121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725C5F75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14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5CC7124C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728</w:t>
            </w:r>
          </w:p>
        </w:tc>
        <w:tc>
          <w:tcPr>
            <w:tcW w:w="1309" w:type="dxa"/>
            <w:tcBorders>
              <w:top w:val="single" w:sz="18" w:space="0" w:color="000000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5C15E51E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493</w:t>
            </w:r>
          </w:p>
        </w:tc>
      </w:tr>
      <w:tr w:rsidR="00F47232" w:rsidRPr="00ED0049" w14:paraId="160C68BD" w14:textId="77777777" w:rsidTr="00B04CF7">
        <w:trPr>
          <w:cantSplit/>
        </w:trPr>
        <w:tc>
          <w:tcPr>
            <w:tcW w:w="92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9E6D9DE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07" w:type="dxa"/>
            <w:tcBorders>
              <w:top w:val="nil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08410925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right="60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proofErr w:type="spellStart"/>
            <w:r w:rsidRPr="00ED0049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unneling</w:t>
            </w:r>
            <w:proofErr w:type="spellEnd"/>
            <w:r w:rsidRPr="00ED0049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Incentive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42088EB5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802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5D578D6B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,322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2D92FA5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113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61058463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BB4B3B1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736</w:t>
            </w:r>
          </w:p>
        </w:tc>
        <w:tc>
          <w:tcPr>
            <w:tcW w:w="1309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4E5E6318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,486</w:t>
            </w:r>
          </w:p>
        </w:tc>
      </w:tr>
      <w:tr w:rsidR="00F47232" w:rsidRPr="00ED0049" w14:paraId="47FA5E86" w14:textId="77777777" w:rsidTr="00B04CF7">
        <w:trPr>
          <w:cantSplit/>
        </w:trPr>
        <w:tc>
          <w:tcPr>
            <w:tcW w:w="92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51AC60A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07" w:type="dxa"/>
            <w:tcBorders>
              <w:top w:val="nil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1F2C745B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right="60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Deb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</w:t>
            </w:r>
            <w:r w:rsidRPr="00ED0049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venant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7789151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85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376B8421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,353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32B8A634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284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70CCE5EA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7F9D37B7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594</w:t>
            </w:r>
          </w:p>
        </w:tc>
        <w:tc>
          <w:tcPr>
            <w:tcW w:w="1309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4D6F7578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,306</w:t>
            </w:r>
          </w:p>
        </w:tc>
      </w:tr>
      <w:tr w:rsidR="00F47232" w:rsidRPr="00ED0049" w14:paraId="5380745F" w14:textId="77777777" w:rsidTr="00B04CF7">
        <w:trPr>
          <w:cantSplit/>
        </w:trPr>
        <w:tc>
          <w:tcPr>
            <w:tcW w:w="92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B092407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07" w:type="dxa"/>
            <w:tcBorders>
              <w:top w:val="nil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58B80937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right="60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ax Minimization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274679BE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6,433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55B9440A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,963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3F74218E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162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653809F8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31E35094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687</w:t>
            </w:r>
          </w:p>
        </w:tc>
        <w:tc>
          <w:tcPr>
            <w:tcW w:w="1309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7896FD4D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002</w:t>
            </w:r>
          </w:p>
        </w:tc>
      </w:tr>
      <w:tr w:rsidR="00F47232" w:rsidRPr="00ED0049" w14:paraId="41450AB3" w14:textId="77777777" w:rsidTr="00B04CF7">
        <w:trPr>
          <w:cantSplit/>
        </w:trPr>
        <w:tc>
          <w:tcPr>
            <w:tcW w:w="92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1FD5508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07" w:type="dxa"/>
            <w:tcBorders>
              <w:top w:val="nil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6EB3B253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M*BS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7ECD109D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236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1C034E8C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,633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45E91FE9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14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1B79F953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315EAA2A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708</w:t>
            </w:r>
          </w:p>
        </w:tc>
        <w:tc>
          <w:tcPr>
            <w:tcW w:w="1309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17B2CBE7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,438</w:t>
            </w:r>
          </w:p>
        </w:tc>
      </w:tr>
      <w:tr w:rsidR="00F47232" w:rsidRPr="00ED0049" w14:paraId="6D023A44" w14:textId="77777777" w:rsidTr="00B04CF7">
        <w:trPr>
          <w:cantSplit/>
        </w:trPr>
        <w:tc>
          <w:tcPr>
            <w:tcW w:w="92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0B84E32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07" w:type="dxa"/>
            <w:tcBorders>
              <w:top w:val="nil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099C8D7D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M*TUN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55ECA629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,177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72AF641C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,926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4DA0719E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12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1F33A686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1B881A47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728</w:t>
            </w:r>
          </w:p>
        </w:tc>
        <w:tc>
          <w:tcPr>
            <w:tcW w:w="1309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4F64E717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8161,455</w:t>
            </w:r>
          </w:p>
        </w:tc>
      </w:tr>
      <w:tr w:rsidR="00F47232" w:rsidRPr="00ED0049" w14:paraId="28E26482" w14:textId="77777777" w:rsidTr="00B04CF7">
        <w:trPr>
          <w:cantSplit/>
        </w:trPr>
        <w:tc>
          <w:tcPr>
            <w:tcW w:w="92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982258A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07" w:type="dxa"/>
            <w:tcBorders>
              <w:top w:val="nil"/>
              <w:left w:val="nil"/>
              <w:bottom w:val="nil"/>
              <w:right w:val="single" w:sz="18" w:space="0" w:color="000000"/>
            </w:tcBorders>
            <w:shd w:val="clear" w:color="auto" w:fill="FFFFFF"/>
          </w:tcPr>
          <w:p w14:paraId="60E6C2B9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M*DC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0FC917C4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,447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30A1648A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,863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3A9ACDA9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212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5FD0A9D4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63101742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645</w:t>
            </w:r>
          </w:p>
        </w:tc>
        <w:tc>
          <w:tcPr>
            <w:tcW w:w="1309" w:type="dxa"/>
            <w:tcBorders>
              <w:top w:val="nil"/>
              <w:left w:val="single" w:sz="18" w:space="0" w:color="000000"/>
              <w:bottom w:val="nil"/>
              <w:right w:val="single" w:sz="18" w:space="0" w:color="000000"/>
            </w:tcBorders>
            <w:shd w:val="clear" w:color="auto" w:fill="FFFFFF"/>
            <w:vAlign w:val="center"/>
          </w:tcPr>
          <w:p w14:paraId="7B5938BB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3590,666</w:t>
            </w:r>
          </w:p>
        </w:tc>
      </w:tr>
      <w:tr w:rsidR="00F47232" w:rsidRPr="00ED0049" w14:paraId="6546F82C" w14:textId="77777777" w:rsidTr="00B04CF7">
        <w:trPr>
          <w:cantSplit/>
          <w:trHeight w:val="74"/>
        </w:trPr>
        <w:tc>
          <w:tcPr>
            <w:tcW w:w="92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0368B66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007" w:type="dxa"/>
            <w:tcBorders>
              <w:top w:val="nil"/>
              <w:left w:val="nil"/>
              <w:bottom w:val="single" w:sz="16" w:space="0" w:color="000000"/>
              <w:right w:val="single" w:sz="18" w:space="0" w:color="000000"/>
            </w:tcBorders>
            <w:shd w:val="clear" w:color="auto" w:fill="FFFFFF"/>
          </w:tcPr>
          <w:p w14:paraId="178E7610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nstant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4F540B85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,955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664AC0A2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472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5CCD0674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076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407D76CB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14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28431DBE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783</w:t>
            </w:r>
          </w:p>
        </w:tc>
        <w:tc>
          <w:tcPr>
            <w:tcW w:w="1309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FFFFFF"/>
            <w:vAlign w:val="center"/>
          </w:tcPr>
          <w:p w14:paraId="31D8CD41" w14:textId="77777777" w:rsidR="00F47232" w:rsidRPr="00ED0049" w:rsidRDefault="00F47232" w:rsidP="00B04CF7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D0049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385</w:t>
            </w:r>
          </w:p>
        </w:tc>
      </w:tr>
    </w:tbl>
    <w:p w14:paraId="6EABADB6" w14:textId="77777777" w:rsidR="00F47232" w:rsidRPr="0097472E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4B341760" w14:textId="77777777" w:rsidR="00F47232" w:rsidRPr="0097472E" w:rsidRDefault="00F47232" w:rsidP="00F47232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</w:p>
    <w:p w14:paraId="5C1A73AA" w14:textId="77777777" w:rsidR="00F70E75" w:rsidRDefault="00F70E75"/>
    <w:sectPr w:rsidR="00F70E75" w:rsidSect="00BF7E12">
      <w:pgSz w:w="11906" w:h="16838"/>
      <w:pgMar w:top="2268" w:right="1701" w:bottom="1701" w:left="2268" w:header="709" w:footer="709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raphik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DC4B7A"/>
    <w:multiLevelType w:val="hybridMultilevel"/>
    <w:tmpl w:val="96C0F206"/>
    <w:lvl w:ilvl="0" w:tplc="38090011">
      <w:start w:val="1"/>
      <w:numFmt w:val="decimal"/>
      <w:lvlText w:val="%1)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08A30C4D"/>
    <w:multiLevelType w:val="hybridMultilevel"/>
    <w:tmpl w:val="1AD0F720"/>
    <w:lvl w:ilvl="0" w:tplc="3809000F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" w15:restartNumberingAfterBreak="0">
    <w:nsid w:val="0B5D238D"/>
    <w:multiLevelType w:val="hybridMultilevel"/>
    <w:tmpl w:val="C0CCF3E8"/>
    <w:lvl w:ilvl="0" w:tplc="B9987A84">
      <w:start w:val="1"/>
      <w:numFmt w:val="upperLetter"/>
      <w:pStyle w:val="Heading2"/>
      <w:lvlText w:val="%1."/>
      <w:lvlJc w:val="left"/>
      <w:pPr>
        <w:ind w:left="1080" w:hanging="360"/>
      </w:pPr>
      <w:rPr>
        <w:rFonts w:hint="default"/>
        <w:b/>
      </w:rPr>
    </w:lvl>
    <w:lvl w:ilvl="1" w:tplc="08090019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F91515F"/>
    <w:multiLevelType w:val="hybridMultilevel"/>
    <w:tmpl w:val="D220AD78"/>
    <w:lvl w:ilvl="0" w:tplc="04210019">
      <w:start w:val="1"/>
      <w:numFmt w:val="lowerLetter"/>
      <w:lvlText w:val="%1."/>
      <w:lvlJc w:val="left"/>
      <w:pPr>
        <w:ind w:left="1854" w:hanging="360"/>
      </w:p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" w15:restartNumberingAfterBreak="0">
    <w:nsid w:val="147D2E40"/>
    <w:multiLevelType w:val="hybridMultilevel"/>
    <w:tmpl w:val="EC9800DC"/>
    <w:lvl w:ilvl="0" w:tplc="31A87E7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158247D4"/>
    <w:multiLevelType w:val="hybridMultilevel"/>
    <w:tmpl w:val="A6A8F4F6"/>
    <w:lvl w:ilvl="0" w:tplc="04210019">
      <w:start w:val="1"/>
      <w:numFmt w:val="lowerLetter"/>
      <w:lvlText w:val="%1."/>
      <w:lvlJc w:val="left"/>
      <w:pPr>
        <w:ind w:left="2720" w:hanging="360"/>
      </w:pPr>
    </w:lvl>
    <w:lvl w:ilvl="1" w:tplc="04210019" w:tentative="1">
      <w:start w:val="1"/>
      <w:numFmt w:val="lowerLetter"/>
      <w:lvlText w:val="%2."/>
      <w:lvlJc w:val="left"/>
      <w:pPr>
        <w:ind w:left="3440" w:hanging="360"/>
      </w:pPr>
    </w:lvl>
    <w:lvl w:ilvl="2" w:tplc="0421001B" w:tentative="1">
      <w:start w:val="1"/>
      <w:numFmt w:val="lowerRoman"/>
      <w:lvlText w:val="%3."/>
      <w:lvlJc w:val="right"/>
      <w:pPr>
        <w:ind w:left="4160" w:hanging="180"/>
      </w:pPr>
    </w:lvl>
    <w:lvl w:ilvl="3" w:tplc="0421000F" w:tentative="1">
      <w:start w:val="1"/>
      <w:numFmt w:val="decimal"/>
      <w:lvlText w:val="%4."/>
      <w:lvlJc w:val="left"/>
      <w:pPr>
        <w:ind w:left="4880" w:hanging="360"/>
      </w:pPr>
    </w:lvl>
    <w:lvl w:ilvl="4" w:tplc="04210019" w:tentative="1">
      <w:start w:val="1"/>
      <w:numFmt w:val="lowerLetter"/>
      <w:lvlText w:val="%5."/>
      <w:lvlJc w:val="left"/>
      <w:pPr>
        <w:ind w:left="5600" w:hanging="360"/>
      </w:pPr>
    </w:lvl>
    <w:lvl w:ilvl="5" w:tplc="0421001B" w:tentative="1">
      <w:start w:val="1"/>
      <w:numFmt w:val="lowerRoman"/>
      <w:lvlText w:val="%6."/>
      <w:lvlJc w:val="right"/>
      <w:pPr>
        <w:ind w:left="6320" w:hanging="180"/>
      </w:pPr>
    </w:lvl>
    <w:lvl w:ilvl="6" w:tplc="0421000F" w:tentative="1">
      <w:start w:val="1"/>
      <w:numFmt w:val="decimal"/>
      <w:lvlText w:val="%7."/>
      <w:lvlJc w:val="left"/>
      <w:pPr>
        <w:ind w:left="7040" w:hanging="360"/>
      </w:pPr>
    </w:lvl>
    <w:lvl w:ilvl="7" w:tplc="04210019" w:tentative="1">
      <w:start w:val="1"/>
      <w:numFmt w:val="lowerLetter"/>
      <w:lvlText w:val="%8."/>
      <w:lvlJc w:val="left"/>
      <w:pPr>
        <w:ind w:left="7760" w:hanging="360"/>
      </w:pPr>
    </w:lvl>
    <w:lvl w:ilvl="8" w:tplc="0421001B" w:tentative="1">
      <w:start w:val="1"/>
      <w:numFmt w:val="lowerRoman"/>
      <w:lvlText w:val="%9."/>
      <w:lvlJc w:val="right"/>
      <w:pPr>
        <w:ind w:left="8480" w:hanging="180"/>
      </w:pPr>
    </w:lvl>
  </w:abstractNum>
  <w:abstractNum w:abstractNumId="6" w15:restartNumberingAfterBreak="0">
    <w:nsid w:val="227F0E88"/>
    <w:multiLevelType w:val="hybridMultilevel"/>
    <w:tmpl w:val="BCB4E33E"/>
    <w:lvl w:ilvl="0" w:tplc="8062A480">
      <w:start w:val="1"/>
      <w:numFmt w:val="decimal"/>
      <w:lvlText w:val="%1)"/>
      <w:lvlJc w:val="left"/>
      <w:pPr>
        <w:ind w:left="2062" w:hanging="360"/>
      </w:pPr>
      <w:rPr>
        <w:b w:val="0"/>
        <w:bCs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782" w:hanging="360"/>
      </w:pPr>
    </w:lvl>
    <w:lvl w:ilvl="2" w:tplc="3809001B" w:tentative="1">
      <w:start w:val="1"/>
      <w:numFmt w:val="lowerRoman"/>
      <w:lvlText w:val="%3."/>
      <w:lvlJc w:val="right"/>
      <w:pPr>
        <w:ind w:left="3502" w:hanging="180"/>
      </w:pPr>
    </w:lvl>
    <w:lvl w:ilvl="3" w:tplc="3809000F" w:tentative="1">
      <w:start w:val="1"/>
      <w:numFmt w:val="decimal"/>
      <w:lvlText w:val="%4."/>
      <w:lvlJc w:val="left"/>
      <w:pPr>
        <w:ind w:left="4222" w:hanging="360"/>
      </w:pPr>
    </w:lvl>
    <w:lvl w:ilvl="4" w:tplc="38090019" w:tentative="1">
      <w:start w:val="1"/>
      <w:numFmt w:val="lowerLetter"/>
      <w:lvlText w:val="%5."/>
      <w:lvlJc w:val="left"/>
      <w:pPr>
        <w:ind w:left="4942" w:hanging="360"/>
      </w:pPr>
    </w:lvl>
    <w:lvl w:ilvl="5" w:tplc="3809001B" w:tentative="1">
      <w:start w:val="1"/>
      <w:numFmt w:val="lowerRoman"/>
      <w:lvlText w:val="%6."/>
      <w:lvlJc w:val="right"/>
      <w:pPr>
        <w:ind w:left="5662" w:hanging="180"/>
      </w:pPr>
    </w:lvl>
    <w:lvl w:ilvl="6" w:tplc="3809000F" w:tentative="1">
      <w:start w:val="1"/>
      <w:numFmt w:val="decimal"/>
      <w:lvlText w:val="%7."/>
      <w:lvlJc w:val="left"/>
      <w:pPr>
        <w:ind w:left="6382" w:hanging="360"/>
      </w:pPr>
    </w:lvl>
    <w:lvl w:ilvl="7" w:tplc="38090019" w:tentative="1">
      <w:start w:val="1"/>
      <w:numFmt w:val="lowerLetter"/>
      <w:lvlText w:val="%8."/>
      <w:lvlJc w:val="left"/>
      <w:pPr>
        <w:ind w:left="7102" w:hanging="360"/>
      </w:pPr>
    </w:lvl>
    <w:lvl w:ilvl="8" w:tplc="3809001B" w:tentative="1">
      <w:start w:val="1"/>
      <w:numFmt w:val="lowerRoman"/>
      <w:lvlText w:val="%9."/>
      <w:lvlJc w:val="right"/>
      <w:pPr>
        <w:ind w:left="7822" w:hanging="180"/>
      </w:pPr>
    </w:lvl>
  </w:abstractNum>
  <w:abstractNum w:abstractNumId="7" w15:restartNumberingAfterBreak="0">
    <w:nsid w:val="25BE223A"/>
    <w:multiLevelType w:val="hybridMultilevel"/>
    <w:tmpl w:val="876A7470"/>
    <w:lvl w:ilvl="0" w:tplc="38090019">
      <w:start w:val="1"/>
      <w:numFmt w:val="lowerLetter"/>
      <w:lvlText w:val="%1."/>
      <w:lvlJc w:val="left"/>
      <w:pPr>
        <w:ind w:left="1789" w:hanging="360"/>
      </w:pPr>
    </w:lvl>
    <w:lvl w:ilvl="1" w:tplc="38090019" w:tentative="1">
      <w:start w:val="1"/>
      <w:numFmt w:val="lowerLetter"/>
      <w:lvlText w:val="%2."/>
      <w:lvlJc w:val="left"/>
      <w:pPr>
        <w:ind w:left="2509" w:hanging="360"/>
      </w:pPr>
    </w:lvl>
    <w:lvl w:ilvl="2" w:tplc="3809001B" w:tentative="1">
      <w:start w:val="1"/>
      <w:numFmt w:val="lowerRoman"/>
      <w:lvlText w:val="%3."/>
      <w:lvlJc w:val="right"/>
      <w:pPr>
        <w:ind w:left="3229" w:hanging="180"/>
      </w:pPr>
    </w:lvl>
    <w:lvl w:ilvl="3" w:tplc="3809000F" w:tentative="1">
      <w:start w:val="1"/>
      <w:numFmt w:val="decimal"/>
      <w:lvlText w:val="%4."/>
      <w:lvlJc w:val="left"/>
      <w:pPr>
        <w:ind w:left="3949" w:hanging="360"/>
      </w:pPr>
    </w:lvl>
    <w:lvl w:ilvl="4" w:tplc="38090019" w:tentative="1">
      <w:start w:val="1"/>
      <w:numFmt w:val="lowerLetter"/>
      <w:lvlText w:val="%5."/>
      <w:lvlJc w:val="left"/>
      <w:pPr>
        <w:ind w:left="4669" w:hanging="360"/>
      </w:pPr>
    </w:lvl>
    <w:lvl w:ilvl="5" w:tplc="3809001B" w:tentative="1">
      <w:start w:val="1"/>
      <w:numFmt w:val="lowerRoman"/>
      <w:lvlText w:val="%6."/>
      <w:lvlJc w:val="right"/>
      <w:pPr>
        <w:ind w:left="5389" w:hanging="180"/>
      </w:pPr>
    </w:lvl>
    <w:lvl w:ilvl="6" w:tplc="3809000F" w:tentative="1">
      <w:start w:val="1"/>
      <w:numFmt w:val="decimal"/>
      <w:lvlText w:val="%7."/>
      <w:lvlJc w:val="left"/>
      <w:pPr>
        <w:ind w:left="6109" w:hanging="360"/>
      </w:pPr>
    </w:lvl>
    <w:lvl w:ilvl="7" w:tplc="38090019" w:tentative="1">
      <w:start w:val="1"/>
      <w:numFmt w:val="lowerLetter"/>
      <w:lvlText w:val="%8."/>
      <w:lvlJc w:val="left"/>
      <w:pPr>
        <w:ind w:left="6829" w:hanging="360"/>
      </w:pPr>
    </w:lvl>
    <w:lvl w:ilvl="8" w:tplc="3809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8" w15:restartNumberingAfterBreak="0">
    <w:nsid w:val="2B337427"/>
    <w:multiLevelType w:val="hybridMultilevel"/>
    <w:tmpl w:val="B39AC772"/>
    <w:lvl w:ilvl="0" w:tplc="D20C95B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" w15:restartNumberingAfterBreak="0">
    <w:nsid w:val="31B06992"/>
    <w:multiLevelType w:val="hybridMultilevel"/>
    <w:tmpl w:val="4EF8FA66"/>
    <w:lvl w:ilvl="0" w:tplc="6CA2F98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323B4996"/>
    <w:multiLevelType w:val="hybridMultilevel"/>
    <w:tmpl w:val="0E46F4BC"/>
    <w:lvl w:ilvl="0" w:tplc="9144755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33E87DB3"/>
    <w:multiLevelType w:val="hybridMultilevel"/>
    <w:tmpl w:val="FD0C45C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4F55E77"/>
    <w:multiLevelType w:val="hybridMultilevel"/>
    <w:tmpl w:val="CD20FFC2"/>
    <w:lvl w:ilvl="0" w:tplc="0809000F">
      <w:start w:val="1"/>
      <w:numFmt w:val="decimal"/>
      <w:lvlText w:val="%1."/>
      <w:lvlJc w:val="left"/>
      <w:pPr>
        <w:ind w:left="178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09" w:hanging="360"/>
      </w:pPr>
    </w:lvl>
    <w:lvl w:ilvl="2" w:tplc="3809001B" w:tentative="1">
      <w:start w:val="1"/>
      <w:numFmt w:val="lowerRoman"/>
      <w:lvlText w:val="%3."/>
      <w:lvlJc w:val="right"/>
      <w:pPr>
        <w:ind w:left="3229" w:hanging="180"/>
      </w:pPr>
    </w:lvl>
    <w:lvl w:ilvl="3" w:tplc="3809000F" w:tentative="1">
      <w:start w:val="1"/>
      <w:numFmt w:val="decimal"/>
      <w:lvlText w:val="%4."/>
      <w:lvlJc w:val="left"/>
      <w:pPr>
        <w:ind w:left="3949" w:hanging="360"/>
      </w:pPr>
    </w:lvl>
    <w:lvl w:ilvl="4" w:tplc="38090019" w:tentative="1">
      <w:start w:val="1"/>
      <w:numFmt w:val="lowerLetter"/>
      <w:lvlText w:val="%5."/>
      <w:lvlJc w:val="left"/>
      <w:pPr>
        <w:ind w:left="4669" w:hanging="360"/>
      </w:pPr>
    </w:lvl>
    <w:lvl w:ilvl="5" w:tplc="3809001B" w:tentative="1">
      <w:start w:val="1"/>
      <w:numFmt w:val="lowerRoman"/>
      <w:lvlText w:val="%6."/>
      <w:lvlJc w:val="right"/>
      <w:pPr>
        <w:ind w:left="5389" w:hanging="180"/>
      </w:pPr>
    </w:lvl>
    <w:lvl w:ilvl="6" w:tplc="3809000F" w:tentative="1">
      <w:start w:val="1"/>
      <w:numFmt w:val="decimal"/>
      <w:lvlText w:val="%7."/>
      <w:lvlJc w:val="left"/>
      <w:pPr>
        <w:ind w:left="6109" w:hanging="360"/>
      </w:pPr>
    </w:lvl>
    <w:lvl w:ilvl="7" w:tplc="38090019" w:tentative="1">
      <w:start w:val="1"/>
      <w:numFmt w:val="lowerLetter"/>
      <w:lvlText w:val="%8."/>
      <w:lvlJc w:val="left"/>
      <w:pPr>
        <w:ind w:left="6829" w:hanging="360"/>
      </w:pPr>
    </w:lvl>
    <w:lvl w:ilvl="8" w:tplc="3809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13" w15:restartNumberingAfterBreak="0">
    <w:nsid w:val="3CE014E3"/>
    <w:multiLevelType w:val="hybridMultilevel"/>
    <w:tmpl w:val="6AD6F33A"/>
    <w:lvl w:ilvl="0" w:tplc="04210019">
      <w:start w:val="1"/>
      <w:numFmt w:val="lowerLetter"/>
      <w:lvlText w:val="%1."/>
      <w:lvlJc w:val="left"/>
      <w:pPr>
        <w:ind w:left="1454" w:hanging="360"/>
      </w:pPr>
    </w:lvl>
    <w:lvl w:ilvl="1" w:tplc="04210019" w:tentative="1">
      <w:start w:val="1"/>
      <w:numFmt w:val="lowerLetter"/>
      <w:lvlText w:val="%2."/>
      <w:lvlJc w:val="left"/>
      <w:pPr>
        <w:ind w:left="2174" w:hanging="360"/>
      </w:pPr>
    </w:lvl>
    <w:lvl w:ilvl="2" w:tplc="0421001B" w:tentative="1">
      <w:start w:val="1"/>
      <w:numFmt w:val="lowerRoman"/>
      <w:lvlText w:val="%3."/>
      <w:lvlJc w:val="right"/>
      <w:pPr>
        <w:ind w:left="2894" w:hanging="180"/>
      </w:pPr>
    </w:lvl>
    <w:lvl w:ilvl="3" w:tplc="0421000F" w:tentative="1">
      <w:start w:val="1"/>
      <w:numFmt w:val="decimal"/>
      <w:lvlText w:val="%4."/>
      <w:lvlJc w:val="left"/>
      <w:pPr>
        <w:ind w:left="3614" w:hanging="360"/>
      </w:pPr>
    </w:lvl>
    <w:lvl w:ilvl="4" w:tplc="04210019" w:tentative="1">
      <w:start w:val="1"/>
      <w:numFmt w:val="lowerLetter"/>
      <w:lvlText w:val="%5."/>
      <w:lvlJc w:val="left"/>
      <w:pPr>
        <w:ind w:left="4334" w:hanging="360"/>
      </w:pPr>
    </w:lvl>
    <w:lvl w:ilvl="5" w:tplc="0421001B" w:tentative="1">
      <w:start w:val="1"/>
      <w:numFmt w:val="lowerRoman"/>
      <w:lvlText w:val="%6."/>
      <w:lvlJc w:val="right"/>
      <w:pPr>
        <w:ind w:left="5054" w:hanging="180"/>
      </w:pPr>
    </w:lvl>
    <w:lvl w:ilvl="6" w:tplc="0421000F" w:tentative="1">
      <w:start w:val="1"/>
      <w:numFmt w:val="decimal"/>
      <w:lvlText w:val="%7."/>
      <w:lvlJc w:val="left"/>
      <w:pPr>
        <w:ind w:left="5774" w:hanging="360"/>
      </w:pPr>
    </w:lvl>
    <w:lvl w:ilvl="7" w:tplc="04210019" w:tentative="1">
      <w:start w:val="1"/>
      <w:numFmt w:val="lowerLetter"/>
      <w:lvlText w:val="%8."/>
      <w:lvlJc w:val="left"/>
      <w:pPr>
        <w:ind w:left="6494" w:hanging="360"/>
      </w:pPr>
    </w:lvl>
    <w:lvl w:ilvl="8" w:tplc="0421001B" w:tentative="1">
      <w:start w:val="1"/>
      <w:numFmt w:val="lowerRoman"/>
      <w:lvlText w:val="%9."/>
      <w:lvlJc w:val="right"/>
      <w:pPr>
        <w:ind w:left="7214" w:hanging="180"/>
      </w:pPr>
    </w:lvl>
  </w:abstractNum>
  <w:abstractNum w:abstractNumId="14" w15:restartNumberingAfterBreak="0">
    <w:nsid w:val="42CC4A49"/>
    <w:multiLevelType w:val="hybridMultilevel"/>
    <w:tmpl w:val="B07AA74A"/>
    <w:lvl w:ilvl="0" w:tplc="CDB090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514AD7E">
      <w:start w:val="1"/>
      <w:numFmt w:val="lowerLetter"/>
      <w:lvlText w:val="%2."/>
      <w:lvlJc w:val="left"/>
      <w:pPr>
        <w:ind w:left="1800" w:hanging="360"/>
      </w:pPr>
      <w:rPr>
        <w:i w:val="0"/>
        <w:iCs/>
      </w:r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440E1672"/>
    <w:multiLevelType w:val="hybridMultilevel"/>
    <w:tmpl w:val="6672993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9785068"/>
    <w:multiLevelType w:val="hybridMultilevel"/>
    <w:tmpl w:val="016E4CC6"/>
    <w:lvl w:ilvl="0" w:tplc="B9F80876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4E5E408E"/>
    <w:multiLevelType w:val="hybridMultilevel"/>
    <w:tmpl w:val="AA1EAB2A"/>
    <w:lvl w:ilvl="0" w:tplc="0809000F">
      <w:start w:val="1"/>
      <w:numFmt w:val="decimal"/>
      <w:lvlText w:val="%1."/>
      <w:lvlJc w:val="left"/>
      <w:pPr>
        <w:ind w:left="3600" w:hanging="360"/>
      </w:pPr>
    </w:lvl>
    <w:lvl w:ilvl="1" w:tplc="38090019" w:tentative="1">
      <w:start w:val="1"/>
      <w:numFmt w:val="lowerLetter"/>
      <w:lvlText w:val="%2."/>
      <w:lvlJc w:val="left"/>
      <w:pPr>
        <w:ind w:left="4320" w:hanging="360"/>
      </w:pPr>
    </w:lvl>
    <w:lvl w:ilvl="2" w:tplc="3809001B" w:tentative="1">
      <w:start w:val="1"/>
      <w:numFmt w:val="lowerRoman"/>
      <w:lvlText w:val="%3."/>
      <w:lvlJc w:val="right"/>
      <w:pPr>
        <w:ind w:left="5040" w:hanging="180"/>
      </w:pPr>
    </w:lvl>
    <w:lvl w:ilvl="3" w:tplc="3809000F" w:tentative="1">
      <w:start w:val="1"/>
      <w:numFmt w:val="decimal"/>
      <w:lvlText w:val="%4."/>
      <w:lvlJc w:val="left"/>
      <w:pPr>
        <w:ind w:left="5760" w:hanging="360"/>
      </w:pPr>
    </w:lvl>
    <w:lvl w:ilvl="4" w:tplc="38090019" w:tentative="1">
      <w:start w:val="1"/>
      <w:numFmt w:val="lowerLetter"/>
      <w:lvlText w:val="%5."/>
      <w:lvlJc w:val="left"/>
      <w:pPr>
        <w:ind w:left="6480" w:hanging="360"/>
      </w:pPr>
    </w:lvl>
    <w:lvl w:ilvl="5" w:tplc="3809001B" w:tentative="1">
      <w:start w:val="1"/>
      <w:numFmt w:val="lowerRoman"/>
      <w:lvlText w:val="%6."/>
      <w:lvlJc w:val="right"/>
      <w:pPr>
        <w:ind w:left="7200" w:hanging="180"/>
      </w:pPr>
    </w:lvl>
    <w:lvl w:ilvl="6" w:tplc="3809000F" w:tentative="1">
      <w:start w:val="1"/>
      <w:numFmt w:val="decimal"/>
      <w:lvlText w:val="%7."/>
      <w:lvlJc w:val="left"/>
      <w:pPr>
        <w:ind w:left="7920" w:hanging="360"/>
      </w:pPr>
    </w:lvl>
    <w:lvl w:ilvl="7" w:tplc="38090019" w:tentative="1">
      <w:start w:val="1"/>
      <w:numFmt w:val="lowerLetter"/>
      <w:lvlText w:val="%8."/>
      <w:lvlJc w:val="left"/>
      <w:pPr>
        <w:ind w:left="8640" w:hanging="360"/>
      </w:pPr>
    </w:lvl>
    <w:lvl w:ilvl="8" w:tplc="38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18" w15:restartNumberingAfterBreak="0">
    <w:nsid w:val="55671CFA"/>
    <w:multiLevelType w:val="hybridMultilevel"/>
    <w:tmpl w:val="BAD6211A"/>
    <w:lvl w:ilvl="0" w:tplc="38090011">
      <w:start w:val="1"/>
      <w:numFmt w:val="decimal"/>
      <w:lvlText w:val="%1)"/>
      <w:lvlJc w:val="left"/>
      <w:pPr>
        <w:ind w:left="2520" w:hanging="360"/>
      </w:p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9" w15:restartNumberingAfterBreak="0">
    <w:nsid w:val="55765980"/>
    <w:multiLevelType w:val="hybridMultilevel"/>
    <w:tmpl w:val="8DD82974"/>
    <w:lvl w:ilvl="0" w:tplc="38090011">
      <w:start w:val="1"/>
      <w:numFmt w:val="decimal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0" w15:restartNumberingAfterBreak="0">
    <w:nsid w:val="5B644388"/>
    <w:multiLevelType w:val="hybridMultilevel"/>
    <w:tmpl w:val="0332CFC6"/>
    <w:lvl w:ilvl="0" w:tplc="3809000F">
      <w:start w:val="1"/>
      <w:numFmt w:val="decimal"/>
      <w:lvlText w:val="%1."/>
      <w:lvlJc w:val="left"/>
      <w:pPr>
        <w:ind w:left="144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9" w:hanging="360"/>
      </w:pPr>
    </w:lvl>
    <w:lvl w:ilvl="2" w:tplc="0421001B" w:tentative="1">
      <w:start w:val="1"/>
      <w:numFmt w:val="lowerRoman"/>
      <w:lvlText w:val="%3."/>
      <w:lvlJc w:val="right"/>
      <w:pPr>
        <w:ind w:left="2889" w:hanging="180"/>
      </w:pPr>
    </w:lvl>
    <w:lvl w:ilvl="3" w:tplc="0421000F" w:tentative="1">
      <w:start w:val="1"/>
      <w:numFmt w:val="decimal"/>
      <w:lvlText w:val="%4."/>
      <w:lvlJc w:val="left"/>
      <w:pPr>
        <w:ind w:left="3609" w:hanging="360"/>
      </w:pPr>
    </w:lvl>
    <w:lvl w:ilvl="4" w:tplc="04210019" w:tentative="1">
      <w:start w:val="1"/>
      <w:numFmt w:val="lowerLetter"/>
      <w:lvlText w:val="%5."/>
      <w:lvlJc w:val="left"/>
      <w:pPr>
        <w:ind w:left="4329" w:hanging="360"/>
      </w:pPr>
    </w:lvl>
    <w:lvl w:ilvl="5" w:tplc="0421001B" w:tentative="1">
      <w:start w:val="1"/>
      <w:numFmt w:val="lowerRoman"/>
      <w:lvlText w:val="%6."/>
      <w:lvlJc w:val="right"/>
      <w:pPr>
        <w:ind w:left="5049" w:hanging="180"/>
      </w:pPr>
    </w:lvl>
    <w:lvl w:ilvl="6" w:tplc="0421000F" w:tentative="1">
      <w:start w:val="1"/>
      <w:numFmt w:val="decimal"/>
      <w:lvlText w:val="%7."/>
      <w:lvlJc w:val="left"/>
      <w:pPr>
        <w:ind w:left="5769" w:hanging="360"/>
      </w:pPr>
    </w:lvl>
    <w:lvl w:ilvl="7" w:tplc="04210019" w:tentative="1">
      <w:start w:val="1"/>
      <w:numFmt w:val="lowerLetter"/>
      <w:lvlText w:val="%8."/>
      <w:lvlJc w:val="left"/>
      <w:pPr>
        <w:ind w:left="6489" w:hanging="360"/>
      </w:pPr>
    </w:lvl>
    <w:lvl w:ilvl="8" w:tplc="0421001B" w:tentative="1">
      <w:start w:val="1"/>
      <w:numFmt w:val="lowerRoman"/>
      <w:lvlText w:val="%9."/>
      <w:lvlJc w:val="right"/>
      <w:pPr>
        <w:ind w:left="7209" w:hanging="180"/>
      </w:pPr>
    </w:lvl>
  </w:abstractNum>
  <w:abstractNum w:abstractNumId="21" w15:restartNumberingAfterBreak="0">
    <w:nsid w:val="5E0D736D"/>
    <w:multiLevelType w:val="hybridMultilevel"/>
    <w:tmpl w:val="8708DE9E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3806D29"/>
    <w:multiLevelType w:val="hybridMultilevel"/>
    <w:tmpl w:val="2960D3AA"/>
    <w:lvl w:ilvl="0" w:tplc="09124B7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64652FF9"/>
    <w:multiLevelType w:val="hybridMultilevel"/>
    <w:tmpl w:val="3FD63E8E"/>
    <w:lvl w:ilvl="0" w:tplc="3809000F">
      <w:start w:val="1"/>
      <w:numFmt w:val="decimal"/>
      <w:lvlText w:val="%1."/>
      <w:lvlJc w:val="left"/>
      <w:pPr>
        <w:ind w:left="185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76" w:hanging="360"/>
      </w:pPr>
    </w:lvl>
    <w:lvl w:ilvl="2" w:tplc="0421001B" w:tentative="1">
      <w:start w:val="1"/>
      <w:numFmt w:val="lowerRoman"/>
      <w:lvlText w:val="%3."/>
      <w:lvlJc w:val="right"/>
      <w:pPr>
        <w:ind w:left="3296" w:hanging="180"/>
      </w:pPr>
    </w:lvl>
    <w:lvl w:ilvl="3" w:tplc="0421000F" w:tentative="1">
      <w:start w:val="1"/>
      <w:numFmt w:val="decimal"/>
      <w:lvlText w:val="%4."/>
      <w:lvlJc w:val="left"/>
      <w:pPr>
        <w:ind w:left="4016" w:hanging="360"/>
      </w:pPr>
    </w:lvl>
    <w:lvl w:ilvl="4" w:tplc="04210019" w:tentative="1">
      <w:start w:val="1"/>
      <w:numFmt w:val="lowerLetter"/>
      <w:lvlText w:val="%5."/>
      <w:lvlJc w:val="left"/>
      <w:pPr>
        <w:ind w:left="4736" w:hanging="360"/>
      </w:pPr>
    </w:lvl>
    <w:lvl w:ilvl="5" w:tplc="0421001B" w:tentative="1">
      <w:start w:val="1"/>
      <w:numFmt w:val="lowerRoman"/>
      <w:lvlText w:val="%6."/>
      <w:lvlJc w:val="right"/>
      <w:pPr>
        <w:ind w:left="5456" w:hanging="180"/>
      </w:pPr>
    </w:lvl>
    <w:lvl w:ilvl="6" w:tplc="0421000F" w:tentative="1">
      <w:start w:val="1"/>
      <w:numFmt w:val="decimal"/>
      <w:lvlText w:val="%7."/>
      <w:lvlJc w:val="left"/>
      <w:pPr>
        <w:ind w:left="6176" w:hanging="360"/>
      </w:pPr>
    </w:lvl>
    <w:lvl w:ilvl="7" w:tplc="04210019" w:tentative="1">
      <w:start w:val="1"/>
      <w:numFmt w:val="lowerLetter"/>
      <w:lvlText w:val="%8."/>
      <w:lvlJc w:val="left"/>
      <w:pPr>
        <w:ind w:left="6896" w:hanging="360"/>
      </w:pPr>
    </w:lvl>
    <w:lvl w:ilvl="8" w:tplc="0421001B" w:tentative="1">
      <w:start w:val="1"/>
      <w:numFmt w:val="lowerRoman"/>
      <w:lvlText w:val="%9."/>
      <w:lvlJc w:val="right"/>
      <w:pPr>
        <w:ind w:left="7616" w:hanging="180"/>
      </w:pPr>
    </w:lvl>
  </w:abstractNum>
  <w:abstractNum w:abstractNumId="24" w15:restartNumberingAfterBreak="0">
    <w:nsid w:val="66E247C7"/>
    <w:multiLevelType w:val="hybridMultilevel"/>
    <w:tmpl w:val="EA22A93E"/>
    <w:lvl w:ilvl="0" w:tplc="FE34DFD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 w15:restartNumberingAfterBreak="0">
    <w:nsid w:val="6F4569E4"/>
    <w:multiLevelType w:val="hybridMultilevel"/>
    <w:tmpl w:val="87A673EE"/>
    <w:lvl w:ilvl="0" w:tplc="56E61082">
      <w:start w:val="1"/>
      <w:numFmt w:val="lowerLetter"/>
      <w:lvlText w:val="%1."/>
      <w:lvlJc w:val="left"/>
      <w:pPr>
        <w:ind w:left="1800" w:hanging="360"/>
      </w:pPr>
      <w:rPr>
        <w:rFonts w:asciiTheme="minorHAnsi" w:hAnsiTheme="minorHAnsi" w:cstheme="minorBidi" w:hint="default"/>
        <w:sz w:val="23"/>
      </w:rPr>
    </w:lvl>
    <w:lvl w:ilvl="1" w:tplc="08090019" w:tentative="1">
      <w:start w:val="1"/>
      <w:numFmt w:val="lowerLetter"/>
      <w:lvlText w:val="%2."/>
      <w:lvlJc w:val="left"/>
      <w:pPr>
        <w:ind w:left="2520" w:hanging="360"/>
      </w:pPr>
    </w:lvl>
    <w:lvl w:ilvl="2" w:tplc="0809001B" w:tentative="1">
      <w:start w:val="1"/>
      <w:numFmt w:val="lowerRoman"/>
      <w:lvlText w:val="%3."/>
      <w:lvlJc w:val="right"/>
      <w:pPr>
        <w:ind w:left="3240" w:hanging="180"/>
      </w:pPr>
    </w:lvl>
    <w:lvl w:ilvl="3" w:tplc="0809000F" w:tentative="1">
      <w:start w:val="1"/>
      <w:numFmt w:val="decimal"/>
      <w:lvlText w:val="%4."/>
      <w:lvlJc w:val="left"/>
      <w:pPr>
        <w:ind w:left="3960" w:hanging="360"/>
      </w:pPr>
    </w:lvl>
    <w:lvl w:ilvl="4" w:tplc="08090019" w:tentative="1">
      <w:start w:val="1"/>
      <w:numFmt w:val="lowerLetter"/>
      <w:lvlText w:val="%5."/>
      <w:lvlJc w:val="left"/>
      <w:pPr>
        <w:ind w:left="4680" w:hanging="360"/>
      </w:pPr>
    </w:lvl>
    <w:lvl w:ilvl="5" w:tplc="0809001B" w:tentative="1">
      <w:start w:val="1"/>
      <w:numFmt w:val="lowerRoman"/>
      <w:lvlText w:val="%6."/>
      <w:lvlJc w:val="right"/>
      <w:pPr>
        <w:ind w:left="5400" w:hanging="180"/>
      </w:pPr>
    </w:lvl>
    <w:lvl w:ilvl="6" w:tplc="0809000F" w:tentative="1">
      <w:start w:val="1"/>
      <w:numFmt w:val="decimal"/>
      <w:lvlText w:val="%7."/>
      <w:lvlJc w:val="left"/>
      <w:pPr>
        <w:ind w:left="6120" w:hanging="360"/>
      </w:pPr>
    </w:lvl>
    <w:lvl w:ilvl="7" w:tplc="08090019" w:tentative="1">
      <w:start w:val="1"/>
      <w:numFmt w:val="lowerLetter"/>
      <w:lvlText w:val="%8."/>
      <w:lvlJc w:val="left"/>
      <w:pPr>
        <w:ind w:left="6840" w:hanging="360"/>
      </w:pPr>
    </w:lvl>
    <w:lvl w:ilvl="8" w:tplc="0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6" w15:restartNumberingAfterBreak="0">
    <w:nsid w:val="735551DE"/>
    <w:multiLevelType w:val="hybridMultilevel"/>
    <w:tmpl w:val="EDDA629A"/>
    <w:lvl w:ilvl="0" w:tplc="0421000F">
      <w:start w:val="1"/>
      <w:numFmt w:val="decimal"/>
      <w:lvlText w:val="%1."/>
      <w:lvlJc w:val="left"/>
      <w:pPr>
        <w:ind w:left="1488" w:hanging="360"/>
      </w:pPr>
    </w:lvl>
    <w:lvl w:ilvl="1" w:tplc="04210019" w:tentative="1">
      <w:start w:val="1"/>
      <w:numFmt w:val="lowerLetter"/>
      <w:lvlText w:val="%2."/>
      <w:lvlJc w:val="left"/>
      <w:pPr>
        <w:ind w:left="2208" w:hanging="360"/>
      </w:pPr>
    </w:lvl>
    <w:lvl w:ilvl="2" w:tplc="0421001B" w:tentative="1">
      <w:start w:val="1"/>
      <w:numFmt w:val="lowerRoman"/>
      <w:lvlText w:val="%3."/>
      <w:lvlJc w:val="right"/>
      <w:pPr>
        <w:ind w:left="2928" w:hanging="180"/>
      </w:pPr>
    </w:lvl>
    <w:lvl w:ilvl="3" w:tplc="0421000F" w:tentative="1">
      <w:start w:val="1"/>
      <w:numFmt w:val="decimal"/>
      <w:lvlText w:val="%4."/>
      <w:lvlJc w:val="left"/>
      <w:pPr>
        <w:ind w:left="3648" w:hanging="360"/>
      </w:pPr>
    </w:lvl>
    <w:lvl w:ilvl="4" w:tplc="04210019" w:tentative="1">
      <w:start w:val="1"/>
      <w:numFmt w:val="lowerLetter"/>
      <w:lvlText w:val="%5."/>
      <w:lvlJc w:val="left"/>
      <w:pPr>
        <w:ind w:left="4368" w:hanging="360"/>
      </w:pPr>
    </w:lvl>
    <w:lvl w:ilvl="5" w:tplc="0421001B" w:tentative="1">
      <w:start w:val="1"/>
      <w:numFmt w:val="lowerRoman"/>
      <w:lvlText w:val="%6."/>
      <w:lvlJc w:val="right"/>
      <w:pPr>
        <w:ind w:left="5088" w:hanging="180"/>
      </w:pPr>
    </w:lvl>
    <w:lvl w:ilvl="6" w:tplc="0421000F" w:tentative="1">
      <w:start w:val="1"/>
      <w:numFmt w:val="decimal"/>
      <w:lvlText w:val="%7."/>
      <w:lvlJc w:val="left"/>
      <w:pPr>
        <w:ind w:left="5808" w:hanging="360"/>
      </w:pPr>
    </w:lvl>
    <w:lvl w:ilvl="7" w:tplc="04210019" w:tentative="1">
      <w:start w:val="1"/>
      <w:numFmt w:val="lowerLetter"/>
      <w:lvlText w:val="%8."/>
      <w:lvlJc w:val="left"/>
      <w:pPr>
        <w:ind w:left="6528" w:hanging="360"/>
      </w:pPr>
    </w:lvl>
    <w:lvl w:ilvl="8" w:tplc="0421001B" w:tentative="1">
      <w:start w:val="1"/>
      <w:numFmt w:val="lowerRoman"/>
      <w:lvlText w:val="%9."/>
      <w:lvlJc w:val="right"/>
      <w:pPr>
        <w:ind w:left="7248" w:hanging="180"/>
      </w:pPr>
    </w:lvl>
  </w:abstractNum>
  <w:abstractNum w:abstractNumId="27" w15:restartNumberingAfterBreak="0">
    <w:nsid w:val="73D33820"/>
    <w:multiLevelType w:val="hybridMultilevel"/>
    <w:tmpl w:val="3878E67C"/>
    <w:lvl w:ilvl="0" w:tplc="BE9CE46C">
      <w:start w:val="1"/>
      <w:numFmt w:val="lowerLetter"/>
      <w:lvlText w:val="%1."/>
      <w:lvlJc w:val="left"/>
      <w:pPr>
        <w:ind w:left="1854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8" w15:restartNumberingAfterBreak="0">
    <w:nsid w:val="74AB11C1"/>
    <w:multiLevelType w:val="hybridMultilevel"/>
    <w:tmpl w:val="85825BFA"/>
    <w:lvl w:ilvl="0" w:tplc="0421000F">
      <w:start w:val="1"/>
      <w:numFmt w:val="decimal"/>
      <w:lvlText w:val="%1."/>
      <w:lvlJc w:val="left"/>
      <w:pPr>
        <w:ind w:left="2280" w:hanging="360"/>
      </w:pPr>
    </w:lvl>
    <w:lvl w:ilvl="1" w:tplc="04210019" w:tentative="1">
      <w:start w:val="1"/>
      <w:numFmt w:val="lowerLetter"/>
      <w:lvlText w:val="%2."/>
      <w:lvlJc w:val="left"/>
      <w:pPr>
        <w:ind w:left="3000" w:hanging="360"/>
      </w:pPr>
    </w:lvl>
    <w:lvl w:ilvl="2" w:tplc="0421001B" w:tentative="1">
      <w:start w:val="1"/>
      <w:numFmt w:val="lowerRoman"/>
      <w:lvlText w:val="%3."/>
      <w:lvlJc w:val="right"/>
      <w:pPr>
        <w:ind w:left="3720" w:hanging="180"/>
      </w:pPr>
    </w:lvl>
    <w:lvl w:ilvl="3" w:tplc="0421000F" w:tentative="1">
      <w:start w:val="1"/>
      <w:numFmt w:val="decimal"/>
      <w:lvlText w:val="%4."/>
      <w:lvlJc w:val="left"/>
      <w:pPr>
        <w:ind w:left="4440" w:hanging="360"/>
      </w:pPr>
    </w:lvl>
    <w:lvl w:ilvl="4" w:tplc="04210019" w:tentative="1">
      <w:start w:val="1"/>
      <w:numFmt w:val="lowerLetter"/>
      <w:lvlText w:val="%5."/>
      <w:lvlJc w:val="left"/>
      <w:pPr>
        <w:ind w:left="5160" w:hanging="360"/>
      </w:pPr>
    </w:lvl>
    <w:lvl w:ilvl="5" w:tplc="0421001B" w:tentative="1">
      <w:start w:val="1"/>
      <w:numFmt w:val="lowerRoman"/>
      <w:lvlText w:val="%6."/>
      <w:lvlJc w:val="right"/>
      <w:pPr>
        <w:ind w:left="5880" w:hanging="180"/>
      </w:pPr>
    </w:lvl>
    <w:lvl w:ilvl="6" w:tplc="0421000F" w:tentative="1">
      <w:start w:val="1"/>
      <w:numFmt w:val="decimal"/>
      <w:lvlText w:val="%7."/>
      <w:lvlJc w:val="left"/>
      <w:pPr>
        <w:ind w:left="6600" w:hanging="360"/>
      </w:pPr>
    </w:lvl>
    <w:lvl w:ilvl="7" w:tplc="04210019" w:tentative="1">
      <w:start w:val="1"/>
      <w:numFmt w:val="lowerLetter"/>
      <w:lvlText w:val="%8."/>
      <w:lvlJc w:val="left"/>
      <w:pPr>
        <w:ind w:left="7320" w:hanging="360"/>
      </w:pPr>
    </w:lvl>
    <w:lvl w:ilvl="8" w:tplc="0421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29" w15:restartNumberingAfterBreak="0">
    <w:nsid w:val="74B9312C"/>
    <w:multiLevelType w:val="hybridMultilevel"/>
    <w:tmpl w:val="2760188E"/>
    <w:lvl w:ilvl="0" w:tplc="0809000F">
      <w:start w:val="1"/>
      <w:numFmt w:val="decimal"/>
      <w:lvlText w:val="%1."/>
      <w:lvlJc w:val="left"/>
      <w:pPr>
        <w:ind w:left="2160" w:hanging="360"/>
      </w:pPr>
    </w:lvl>
    <w:lvl w:ilvl="1" w:tplc="08090019" w:tentative="1">
      <w:start w:val="1"/>
      <w:numFmt w:val="lowerLetter"/>
      <w:lvlText w:val="%2."/>
      <w:lvlJc w:val="left"/>
      <w:pPr>
        <w:ind w:left="2880" w:hanging="360"/>
      </w:pPr>
    </w:lvl>
    <w:lvl w:ilvl="2" w:tplc="0809001B" w:tentative="1">
      <w:start w:val="1"/>
      <w:numFmt w:val="lowerRoman"/>
      <w:lvlText w:val="%3."/>
      <w:lvlJc w:val="right"/>
      <w:pPr>
        <w:ind w:left="3600" w:hanging="180"/>
      </w:pPr>
    </w:lvl>
    <w:lvl w:ilvl="3" w:tplc="0809000F" w:tentative="1">
      <w:start w:val="1"/>
      <w:numFmt w:val="decimal"/>
      <w:lvlText w:val="%4."/>
      <w:lvlJc w:val="left"/>
      <w:pPr>
        <w:ind w:left="4320" w:hanging="360"/>
      </w:pPr>
    </w:lvl>
    <w:lvl w:ilvl="4" w:tplc="08090019" w:tentative="1">
      <w:start w:val="1"/>
      <w:numFmt w:val="lowerLetter"/>
      <w:lvlText w:val="%5."/>
      <w:lvlJc w:val="left"/>
      <w:pPr>
        <w:ind w:left="5040" w:hanging="360"/>
      </w:pPr>
    </w:lvl>
    <w:lvl w:ilvl="5" w:tplc="0809001B" w:tentative="1">
      <w:start w:val="1"/>
      <w:numFmt w:val="lowerRoman"/>
      <w:lvlText w:val="%6."/>
      <w:lvlJc w:val="right"/>
      <w:pPr>
        <w:ind w:left="5760" w:hanging="180"/>
      </w:pPr>
    </w:lvl>
    <w:lvl w:ilvl="6" w:tplc="0809000F" w:tentative="1">
      <w:start w:val="1"/>
      <w:numFmt w:val="decimal"/>
      <w:lvlText w:val="%7."/>
      <w:lvlJc w:val="left"/>
      <w:pPr>
        <w:ind w:left="6480" w:hanging="360"/>
      </w:pPr>
    </w:lvl>
    <w:lvl w:ilvl="7" w:tplc="08090019" w:tentative="1">
      <w:start w:val="1"/>
      <w:numFmt w:val="lowerLetter"/>
      <w:lvlText w:val="%8."/>
      <w:lvlJc w:val="left"/>
      <w:pPr>
        <w:ind w:left="7200" w:hanging="360"/>
      </w:pPr>
    </w:lvl>
    <w:lvl w:ilvl="8" w:tplc="0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0" w15:restartNumberingAfterBreak="0">
    <w:nsid w:val="7EAE2902"/>
    <w:multiLevelType w:val="hybridMultilevel"/>
    <w:tmpl w:val="D854AC12"/>
    <w:lvl w:ilvl="0" w:tplc="A2344BFC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F831B39"/>
    <w:multiLevelType w:val="hybridMultilevel"/>
    <w:tmpl w:val="E488E31E"/>
    <w:lvl w:ilvl="0" w:tplc="715404FC">
      <w:start w:val="1"/>
      <w:numFmt w:val="decimal"/>
      <w:pStyle w:val="Heading3"/>
      <w:lvlText w:val="%1."/>
      <w:lvlJc w:val="left"/>
      <w:pPr>
        <w:ind w:left="1080" w:hanging="360"/>
      </w:pPr>
      <w:rPr>
        <w:rFonts w:hint="default"/>
        <w:b/>
        <w:bCs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num w:numId="1" w16cid:durableId="678505449">
    <w:abstractNumId w:val="2"/>
  </w:num>
  <w:num w:numId="2" w16cid:durableId="1072432750">
    <w:abstractNumId w:val="29"/>
  </w:num>
  <w:num w:numId="3" w16cid:durableId="1805733060">
    <w:abstractNumId w:val="16"/>
  </w:num>
  <w:num w:numId="4" w16cid:durableId="1282882137">
    <w:abstractNumId w:val="4"/>
  </w:num>
  <w:num w:numId="5" w16cid:durableId="814370311">
    <w:abstractNumId w:val="14"/>
  </w:num>
  <w:num w:numId="6" w16cid:durableId="551188751">
    <w:abstractNumId w:val="22"/>
  </w:num>
  <w:num w:numId="7" w16cid:durableId="108285091">
    <w:abstractNumId w:val="25"/>
  </w:num>
  <w:num w:numId="8" w16cid:durableId="1288127871">
    <w:abstractNumId w:val="30"/>
  </w:num>
  <w:num w:numId="9" w16cid:durableId="1508859916">
    <w:abstractNumId w:val="24"/>
  </w:num>
  <w:num w:numId="10" w16cid:durableId="1868985672">
    <w:abstractNumId w:val="9"/>
  </w:num>
  <w:num w:numId="11" w16cid:durableId="646057128">
    <w:abstractNumId w:val="7"/>
  </w:num>
  <w:num w:numId="12" w16cid:durableId="1047798366">
    <w:abstractNumId w:val="12"/>
  </w:num>
  <w:num w:numId="13" w16cid:durableId="600264215">
    <w:abstractNumId w:val="11"/>
  </w:num>
  <w:num w:numId="14" w16cid:durableId="258487293">
    <w:abstractNumId w:val="18"/>
  </w:num>
  <w:num w:numId="15" w16cid:durableId="1709331540">
    <w:abstractNumId w:val="2"/>
    <w:lvlOverride w:ilvl="0">
      <w:startOverride w:val="1"/>
    </w:lvlOverride>
  </w:num>
  <w:num w:numId="16" w16cid:durableId="342753805">
    <w:abstractNumId w:val="31"/>
  </w:num>
  <w:num w:numId="17" w16cid:durableId="1448427291">
    <w:abstractNumId w:val="2"/>
    <w:lvlOverride w:ilvl="0">
      <w:startOverride w:val="1"/>
    </w:lvlOverride>
  </w:num>
  <w:num w:numId="18" w16cid:durableId="1825583764">
    <w:abstractNumId w:val="31"/>
    <w:lvlOverride w:ilvl="0">
      <w:startOverride w:val="1"/>
    </w:lvlOverride>
  </w:num>
  <w:num w:numId="19" w16cid:durableId="2096632928">
    <w:abstractNumId w:val="31"/>
    <w:lvlOverride w:ilvl="0">
      <w:startOverride w:val="1"/>
    </w:lvlOverride>
  </w:num>
  <w:num w:numId="20" w16cid:durableId="1334919472">
    <w:abstractNumId w:val="10"/>
  </w:num>
  <w:num w:numId="21" w16cid:durableId="450443137">
    <w:abstractNumId w:val="0"/>
  </w:num>
  <w:num w:numId="22" w16cid:durableId="2111197754">
    <w:abstractNumId w:val="6"/>
  </w:num>
  <w:num w:numId="23" w16cid:durableId="1125662265">
    <w:abstractNumId w:val="19"/>
  </w:num>
  <w:num w:numId="24" w16cid:durableId="1643926698">
    <w:abstractNumId w:val="23"/>
  </w:num>
  <w:num w:numId="25" w16cid:durableId="1078014337">
    <w:abstractNumId w:val="13"/>
  </w:num>
  <w:num w:numId="26" w16cid:durableId="1275865076">
    <w:abstractNumId w:val="5"/>
  </w:num>
  <w:num w:numId="27" w16cid:durableId="87503367">
    <w:abstractNumId w:val="28"/>
  </w:num>
  <w:num w:numId="28" w16cid:durableId="2108190745">
    <w:abstractNumId w:val="27"/>
  </w:num>
  <w:num w:numId="29" w16cid:durableId="1328702504">
    <w:abstractNumId w:val="3"/>
  </w:num>
  <w:num w:numId="30" w16cid:durableId="295111214">
    <w:abstractNumId w:val="20"/>
  </w:num>
  <w:num w:numId="31" w16cid:durableId="1220244087">
    <w:abstractNumId w:val="1"/>
  </w:num>
  <w:num w:numId="32" w16cid:durableId="70124153">
    <w:abstractNumId w:val="26"/>
  </w:num>
  <w:num w:numId="33" w16cid:durableId="203569207">
    <w:abstractNumId w:val="21"/>
  </w:num>
  <w:num w:numId="34" w16cid:durableId="1674917423">
    <w:abstractNumId w:val="2"/>
    <w:lvlOverride w:ilvl="0">
      <w:startOverride w:val="1"/>
    </w:lvlOverride>
  </w:num>
  <w:num w:numId="35" w16cid:durableId="1951930403">
    <w:abstractNumId w:val="31"/>
    <w:lvlOverride w:ilvl="0">
      <w:startOverride w:val="1"/>
    </w:lvlOverride>
  </w:num>
  <w:num w:numId="36" w16cid:durableId="614101716">
    <w:abstractNumId w:val="31"/>
    <w:lvlOverride w:ilvl="0">
      <w:startOverride w:val="1"/>
    </w:lvlOverride>
  </w:num>
  <w:num w:numId="37" w16cid:durableId="151026895">
    <w:abstractNumId w:val="31"/>
    <w:lvlOverride w:ilvl="0">
      <w:startOverride w:val="1"/>
    </w:lvlOverride>
  </w:num>
  <w:num w:numId="38" w16cid:durableId="810708253">
    <w:abstractNumId w:val="2"/>
    <w:lvlOverride w:ilvl="0">
      <w:startOverride w:val="1"/>
    </w:lvlOverride>
  </w:num>
  <w:num w:numId="39" w16cid:durableId="430011395">
    <w:abstractNumId w:val="17"/>
  </w:num>
  <w:num w:numId="40" w16cid:durableId="1478452239">
    <w:abstractNumId w:val="15"/>
  </w:num>
  <w:num w:numId="41" w16cid:durableId="169248935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47232"/>
    <w:rsid w:val="0007712E"/>
    <w:rsid w:val="001401BA"/>
    <w:rsid w:val="001C5635"/>
    <w:rsid w:val="008E6A60"/>
    <w:rsid w:val="008E77F9"/>
    <w:rsid w:val="00F47232"/>
    <w:rsid w:val="00F70E75"/>
    <w:rsid w:val="00FD73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F6E95D6"/>
  <w15:chartTrackingRefBased/>
  <w15:docId w15:val="{FBD37252-4E9C-4F11-B9EF-292403FABC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47232"/>
    <w:pPr>
      <w:spacing w:after="200" w:line="276" w:lineRule="auto"/>
    </w:pPr>
    <w:rPr>
      <w:kern w:val="0"/>
      <w:lang w:val="en-GB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F47232"/>
    <w:pPr>
      <w:keepNext/>
      <w:keepLines/>
      <w:spacing w:before="240" w:after="0" w:line="360" w:lineRule="auto"/>
      <w:outlineLvl w:val="0"/>
    </w:pPr>
    <w:rPr>
      <w:rFonts w:ascii="Times New Roman" w:eastAsiaTheme="majorEastAsia" w:hAnsi="Times New Roman" w:cstheme="majorBidi"/>
      <w:sz w:val="24"/>
      <w:szCs w:val="32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F47232"/>
    <w:pPr>
      <w:numPr>
        <w:numId w:val="1"/>
      </w:numPr>
      <w:spacing w:line="360" w:lineRule="auto"/>
      <w:jc w:val="both"/>
      <w:outlineLvl w:val="1"/>
    </w:pPr>
    <w:rPr>
      <w:rFonts w:ascii="Times New Roman" w:hAnsi="Times New Roman" w:cs="Times New Roman"/>
      <w:b/>
      <w:sz w:val="24"/>
      <w:szCs w:val="24"/>
      <w:lang w:val="id-ID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47232"/>
    <w:pPr>
      <w:keepNext/>
      <w:keepLines/>
      <w:numPr>
        <w:numId w:val="16"/>
      </w:numPr>
      <w:spacing w:before="40" w:after="0" w:line="360" w:lineRule="auto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47232"/>
    <w:rPr>
      <w:rFonts w:ascii="Times New Roman" w:eastAsiaTheme="majorEastAsia" w:hAnsi="Times New Roman" w:cstheme="majorBidi"/>
      <w:kern w:val="0"/>
      <w:sz w:val="24"/>
      <w:szCs w:val="32"/>
      <w:lang w:val="en-GB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F47232"/>
    <w:rPr>
      <w:rFonts w:ascii="Times New Roman" w:hAnsi="Times New Roman" w:cs="Times New Roman"/>
      <w:b/>
      <w:kern w:val="0"/>
      <w:sz w:val="24"/>
      <w:szCs w:val="24"/>
      <w:lang w:val="id-ID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F47232"/>
    <w:rPr>
      <w:rFonts w:ascii="Times New Roman" w:eastAsiaTheme="majorEastAsia" w:hAnsi="Times New Roman" w:cstheme="majorBidi"/>
      <w:b/>
      <w:kern w:val="0"/>
      <w:sz w:val="24"/>
      <w:szCs w:val="24"/>
      <w:lang w:val="en-GB"/>
      <w14:ligatures w14:val="none"/>
    </w:rPr>
  </w:style>
  <w:style w:type="paragraph" w:customStyle="1" w:styleId="Default">
    <w:name w:val="Default"/>
    <w:rsid w:val="00F47232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:sz w:val="24"/>
      <w:szCs w:val="24"/>
      <w:lang w:val="en-GB"/>
      <w14:ligatures w14:val="none"/>
    </w:rPr>
  </w:style>
  <w:style w:type="paragraph" w:styleId="ListParagraph">
    <w:name w:val="List Paragraph"/>
    <w:basedOn w:val="Normal"/>
    <w:link w:val="ListParagraphChar"/>
    <w:uiPriority w:val="34"/>
    <w:qFormat/>
    <w:rsid w:val="00F47232"/>
    <w:pPr>
      <w:ind w:left="720"/>
      <w:contextualSpacing/>
    </w:pPr>
  </w:style>
  <w:style w:type="table" w:styleId="TableGrid">
    <w:name w:val="Table Grid"/>
    <w:basedOn w:val="TableNormal"/>
    <w:uiPriority w:val="39"/>
    <w:rsid w:val="00F47232"/>
    <w:pPr>
      <w:spacing w:after="0" w:line="240" w:lineRule="auto"/>
    </w:pPr>
    <w:rPr>
      <w:kern w:val="0"/>
      <w:lang w:val="en-GB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8">
    <w:name w:val="A8"/>
    <w:uiPriority w:val="99"/>
    <w:rsid w:val="00F47232"/>
    <w:rPr>
      <w:rFonts w:cs="Graphik"/>
      <w:b/>
      <w:bCs/>
      <w:color w:val="000000"/>
      <w:sz w:val="11"/>
      <w:szCs w:val="1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4723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7232"/>
    <w:rPr>
      <w:rFonts w:ascii="Tahoma" w:hAnsi="Tahoma" w:cs="Tahoma"/>
      <w:kern w:val="0"/>
      <w:sz w:val="16"/>
      <w:szCs w:val="16"/>
      <w:lang w:val="en-GB"/>
      <w14:ligatures w14:val="none"/>
    </w:rPr>
  </w:style>
  <w:style w:type="paragraph" w:styleId="Bibliography">
    <w:name w:val="Bibliography"/>
    <w:basedOn w:val="Normal"/>
    <w:next w:val="Normal"/>
    <w:uiPriority w:val="37"/>
    <w:unhideWhenUsed/>
    <w:rsid w:val="00F47232"/>
  </w:style>
  <w:style w:type="character" w:styleId="PlaceholderText">
    <w:name w:val="Placeholder Text"/>
    <w:basedOn w:val="DefaultParagraphFont"/>
    <w:uiPriority w:val="99"/>
    <w:semiHidden/>
    <w:rsid w:val="00F47232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F47232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4723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7232"/>
    <w:rPr>
      <w:kern w:val="0"/>
      <w:lang w:val="en-GB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F4723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7232"/>
    <w:rPr>
      <w:kern w:val="0"/>
      <w:lang w:val="en-GB"/>
      <w14:ligatures w14:val="none"/>
    </w:rPr>
  </w:style>
  <w:style w:type="paragraph" w:styleId="Subtitle">
    <w:name w:val="Subtitle"/>
    <w:basedOn w:val="Normal"/>
    <w:next w:val="Normal"/>
    <w:link w:val="SubtitleChar"/>
    <w:uiPriority w:val="11"/>
    <w:qFormat/>
    <w:rsid w:val="00F47232"/>
    <w:pPr>
      <w:numPr>
        <w:ilvl w:val="1"/>
      </w:numPr>
      <w:spacing w:after="160"/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F47232"/>
    <w:rPr>
      <w:rFonts w:eastAsiaTheme="minorEastAsia"/>
      <w:color w:val="5A5A5A" w:themeColor="text1" w:themeTint="A5"/>
      <w:spacing w:val="15"/>
      <w:kern w:val="0"/>
      <w:lang w:val="en-GB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F47232"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F47232"/>
    <w:pPr>
      <w:spacing w:line="259" w:lineRule="auto"/>
      <w:outlineLvl w:val="9"/>
    </w:pPr>
    <w:rPr>
      <w:rFonts w:asciiTheme="majorHAnsi" w:hAnsiTheme="majorHAnsi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F47232"/>
    <w:pPr>
      <w:tabs>
        <w:tab w:val="right" w:leader="dot" w:pos="7927"/>
      </w:tabs>
      <w:spacing w:after="100" w:line="240" w:lineRule="auto"/>
    </w:pPr>
    <w:rPr>
      <w:rFonts w:ascii="Times New Roman" w:hAnsi="Times New Roman" w:cs="Times New Roman"/>
      <w:noProof/>
      <w:sz w:val="24"/>
      <w:szCs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F47232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F47232"/>
    <w:pPr>
      <w:tabs>
        <w:tab w:val="left" w:pos="880"/>
        <w:tab w:val="right" w:leader="dot" w:pos="7927"/>
      </w:tabs>
      <w:spacing w:after="100"/>
      <w:ind w:left="709" w:hanging="269"/>
    </w:pPr>
    <w:rPr>
      <w:rFonts w:ascii="Times New Roman" w:hAnsi="Times New Roman" w:cs="Times New Roman"/>
      <w:bCs/>
      <w:noProof/>
      <w:sz w:val="24"/>
      <w:szCs w:val="24"/>
      <w:lang w:val="id-ID"/>
    </w:rPr>
  </w:style>
  <w:style w:type="paragraph" w:styleId="TableofFigures">
    <w:name w:val="table of figures"/>
    <w:basedOn w:val="Normal"/>
    <w:next w:val="Normal"/>
    <w:uiPriority w:val="99"/>
    <w:unhideWhenUsed/>
    <w:rsid w:val="00F47232"/>
    <w:pPr>
      <w:spacing w:after="0"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F4723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47232"/>
    <w:rPr>
      <w:rFonts w:ascii="Courier New" w:eastAsia="Times New Roman" w:hAnsi="Courier New" w:cs="Courier New"/>
      <w:kern w:val="0"/>
      <w:sz w:val="20"/>
      <w:szCs w:val="20"/>
      <w:lang w:eastAsia="en-ID"/>
      <w14:ligatures w14:val="none"/>
    </w:rPr>
  </w:style>
  <w:style w:type="character" w:customStyle="1" w:styleId="y2iqfc">
    <w:name w:val="y2iqfc"/>
    <w:basedOn w:val="DefaultParagraphFont"/>
    <w:rsid w:val="00F47232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47232"/>
    <w:rPr>
      <w:color w:val="605E5C"/>
      <w:shd w:val="clear" w:color="auto" w:fill="E1DFDD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47232"/>
    <w:rPr>
      <w:kern w:val="0"/>
      <w:lang w:val="en-GB"/>
      <w14:ligatures w14:val="none"/>
    </w:rPr>
  </w:style>
  <w:style w:type="character" w:styleId="FollowedHyperlink">
    <w:name w:val="FollowedHyperlink"/>
    <w:basedOn w:val="DefaultParagraphFont"/>
    <w:uiPriority w:val="99"/>
    <w:semiHidden/>
    <w:unhideWhenUsed/>
    <w:rsid w:val="00F47232"/>
    <w:rPr>
      <w:color w:val="954F72"/>
      <w:u w:val="single"/>
    </w:rPr>
  </w:style>
  <w:style w:type="paragraph" w:customStyle="1" w:styleId="msonormal0">
    <w:name w:val="msonormal"/>
    <w:basedOn w:val="Normal"/>
    <w:rsid w:val="00F4723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65">
    <w:name w:val="xl65"/>
    <w:basedOn w:val="Normal"/>
    <w:rsid w:val="00F4723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00"/>
      <w:sz w:val="24"/>
      <w:szCs w:val="24"/>
      <w:lang w:val="id-ID" w:eastAsia="id-ID"/>
    </w:rPr>
  </w:style>
  <w:style w:type="paragraph" w:customStyle="1" w:styleId="xl66">
    <w:name w:val="xl66"/>
    <w:basedOn w:val="Normal"/>
    <w:rsid w:val="00F4723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67">
    <w:name w:val="xl67"/>
    <w:basedOn w:val="Normal"/>
    <w:rsid w:val="00F4723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68">
    <w:name w:val="xl68"/>
    <w:basedOn w:val="Normal"/>
    <w:rsid w:val="00F4723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69">
    <w:name w:val="xl69"/>
    <w:basedOn w:val="Normal"/>
    <w:rsid w:val="00F47232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id-ID" w:eastAsia="id-ID"/>
    </w:rPr>
  </w:style>
  <w:style w:type="paragraph" w:customStyle="1" w:styleId="xl70">
    <w:name w:val="xl70"/>
    <w:basedOn w:val="Normal"/>
    <w:rsid w:val="00F47232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id-ID" w:eastAsia="id-ID"/>
    </w:rPr>
  </w:style>
  <w:style w:type="paragraph" w:customStyle="1" w:styleId="xl71">
    <w:name w:val="xl71"/>
    <w:basedOn w:val="Normal"/>
    <w:rsid w:val="00F47232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id-ID" w:eastAsia="id-ID"/>
    </w:rPr>
  </w:style>
  <w:style w:type="paragraph" w:customStyle="1" w:styleId="xl72">
    <w:name w:val="xl72"/>
    <w:basedOn w:val="Normal"/>
    <w:rsid w:val="00F4723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id-ID" w:eastAsia="id-ID"/>
    </w:rPr>
  </w:style>
  <w:style w:type="paragraph" w:customStyle="1" w:styleId="xl73">
    <w:name w:val="xl73"/>
    <w:basedOn w:val="Normal"/>
    <w:rsid w:val="00F47232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id-ID"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9</Pages>
  <Words>8018</Words>
  <Characters>45709</Characters>
  <Application>Microsoft Office Word</Application>
  <DocSecurity>0</DocSecurity>
  <Lines>380</Lines>
  <Paragraphs>107</Paragraphs>
  <ScaleCrop>false</ScaleCrop>
  <Company/>
  <LinksUpToDate>false</LinksUpToDate>
  <CharactersWithSpaces>536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kar Wulan Nur Irsan</dc:creator>
  <cp:keywords/>
  <dc:description/>
  <cp:lastModifiedBy>Sekar Wulan Nur Irsan</cp:lastModifiedBy>
  <cp:revision>1</cp:revision>
  <dcterms:created xsi:type="dcterms:W3CDTF">2023-08-16T10:52:00Z</dcterms:created>
  <dcterms:modified xsi:type="dcterms:W3CDTF">2023-08-16T10:54:00Z</dcterms:modified>
</cp:coreProperties>
</file>